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2DBF" w:rsidRPr="00637D1F" w:rsidRDefault="009E7ECB" w:rsidP="00D70075">
      <w:pPr>
        <w:pStyle w:val="Title"/>
      </w:pPr>
      <w:r>
        <w:t xml:space="preserve">Experience on </w:t>
      </w:r>
      <w:bookmarkStart w:id="0" w:name="_GoBack"/>
      <w:bookmarkEnd w:id="0"/>
      <w:r w:rsidR="00637D1F" w:rsidRPr="00637D1F">
        <w:t>Genomic Privacy Analysis</w:t>
      </w:r>
    </w:p>
    <w:p w:rsidR="009E7ECB" w:rsidRPr="00855833" w:rsidRDefault="009E7ECB" w:rsidP="009E7ECB">
      <w:pPr>
        <w:pStyle w:val="Heading1"/>
        <w:rPr>
          <w:rFonts w:eastAsia="Times New Roman"/>
        </w:rPr>
      </w:pPr>
      <w:r w:rsidRPr="00855833">
        <w:t xml:space="preserve"> </w:t>
      </w:r>
      <w:r>
        <w:rPr>
          <w:rFonts w:eastAsia="Times New Roman"/>
        </w:rPr>
        <w:t xml:space="preserve"> </w:t>
      </w:r>
      <w:r w:rsidRPr="00855833">
        <w:rPr>
          <w:rFonts w:eastAsia="Times New Roman"/>
        </w:rPr>
        <w:t>Previous experience in tool development and file formats for anonymizing sequence information</w:t>
      </w:r>
    </w:p>
    <w:p w:rsidR="009E7ECB" w:rsidRPr="009E7ECB" w:rsidRDefault="009E7ECB" w:rsidP="009E7ECB">
      <w:pPr>
        <w:spacing w:after="0" w:line="240" w:lineRule="auto"/>
        <w:rPr>
          <w:rFonts w:ascii="Arial" w:eastAsia="Times New Roman" w:hAnsi="Arial" w:cs="Arial"/>
          <w:color w:val="000000"/>
        </w:rPr>
      </w:pPr>
      <w:r>
        <w:rPr>
          <w:rFonts w:ascii="Arial" w:eastAsia="Times New Roman" w:hAnsi="Arial" w:cs="Arial"/>
          <w:color w:val="000000"/>
        </w:rPr>
        <w:t>We have</w:t>
      </w:r>
      <w:r w:rsidRPr="00855833">
        <w:rPr>
          <w:rFonts w:ascii="Arial" w:eastAsia="Times New Roman" w:hAnsi="Arial" w:cs="Arial"/>
          <w:color w:val="000000"/>
        </w:rPr>
        <w:t xml:space="preserve"> developed a number of tools and data formats to handle the increasingly large quantities for data generated by RNA-Seq experiments. For example, we have developed the Mapped Read Format (MRF), a compact data summary format for short, long and paired-end read alignments that enables the anonymization of confidential sequence information. </w:t>
      </w:r>
    </w:p>
    <w:p w:rsidR="009E7ECB" w:rsidRPr="00855833" w:rsidRDefault="009E7ECB" w:rsidP="009E7ECB">
      <w:pPr>
        <w:pStyle w:val="Heading1"/>
        <w:rPr>
          <w:rFonts w:eastAsia="Times New Roman"/>
        </w:rPr>
      </w:pPr>
      <w:r w:rsidRPr="00855833">
        <w:rPr>
          <w:rFonts w:eastAsia="Times New Roman"/>
        </w:rPr>
        <w:t>Previous experience in RNA-seq and ChIP-seq computational technology development and data analyses</w:t>
      </w:r>
    </w:p>
    <w:p w:rsidR="009E7ECB" w:rsidRDefault="009E7ECB" w:rsidP="009E7ECB">
      <w:pPr>
        <w:spacing w:after="0" w:line="240" w:lineRule="auto"/>
        <w:rPr>
          <w:rFonts w:ascii="Arial" w:eastAsia="Times New Roman" w:hAnsi="Arial" w:cs="Arial"/>
          <w:color w:val="222222"/>
          <w:shd w:val="clear" w:color="auto" w:fill="FFFFFF"/>
        </w:rPr>
      </w:pPr>
      <w:r>
        <w:rPr>
          <w:rFonts w:ascii="Arial" w:eastAsia="Times New Roman" w:hAnsi="Arial" w:cs="Arial"/>
          <w:color w:val="222222"/>
          <w:shd w:val="clear" w:color="auto" w:fill="FFFFFF"/>
        </w:rPr>
        <w:t>We have</w:t>
      </w:r>
      <w:r w:rsidRPr="00855833">
        <w:rPr>
          <w:rFonts w:ascii="Arial" w:eastAsia="Times New Roman" w:hAnsi="Arial" w:cs="Arial"/>
          <w:color w:val="222222"/>
          <w:shd w:val="clear" w:color="auto" w:fill="FFFFFF"/>
        </w:rPr>
        <w:t xml:space="preserve"> extensive experience </w:t>
      </w:r>
      <w:r>
        <w:rPr>
          <w:rFonts w:ascii="Arial" w:eastAsia="Times New Roman" w:hAnsi="Arial" w:cs="Arial"/>
          <w:color w:val="222222"/>
          <w:shd w:val="clear" w:color="auto" w:fill="FFFFFF"/>
        </w:rPr>
        <w:t xml:space="preserve">in </w:t>
      </w:r>
      <w:r w:rsidRPr="00855833">
        <w:rPr>
          <w:rFonts w:ascii="Arial" w:eastAsia="Times New Roman" w:hAnsi="Arial" w:cs="Arial"/>
          <w:color w:val="222222"/>
          <w:shd w:val="clear" w:color="auto" w:fill="FFFFFF"/>
        </w:rPr>
        <w:t>RNA-seq tool development and analysis</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1", "issue" : "1", "issued" : { "date-parts" : [ [ "2009" ] ] }, "page" : "57-63", "title" : "RNA-Seq: a revolutionary tool for transcriptomics.", "type" : "article-journal", "volume" : "10" }, "uris" : [ "http://www.mendeley.com/documents/?uuid=c4daf7fa-1f20-48fe-b5a7-30e0ad249c62" ] } ], "mendeley" : { "formattedCitation" : "&lt;sup&gt;1&lt;/sup&gt;", "plainTextFormattedCitation" : "1", "previouslyFormattedCitation" : "[22]"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1</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 xml:space="preserve">. For RNA-seq, we have developed RSEQtools, a suite of tools that enables anonymization of sequence information and quantification of annotated RNAs and identification </w:t>
      </w:r>
      <w:r>
        <w:rPr>
          <w:rFonts w:ascii="Arial" w:eastAsia="Times New Roman" w:hAnsi="Arial" w:cs="Arial"/>
          <w:color w:val="222222"/>
          <w:shd w:val="clear" w:color="auto" w:fill="FFFFFF"/>
        </w:rPr>
        <w:t xml:space="preserve">of splice sites and gene models </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DOI" : "10.1093/bioinformatics/btq643", "ISBN" : "1367-4811 (Electronic)\\r1367-4803 (Linking)", "ISSN" : "13674803", "PMID" : "21134889", "abstract" : "SUMMARY: The advent of next-generation sequencing for functional genomics has given rise to quantities of sequence information that are often so large that they are difficult to handle. Moreover, sequence reads from a specific individual can contain sufficient information to potentially identify and genetically characterize that person, raising privacy concerns. In order to address these issues, we have developed the Mapped Read Format (MRF), a compact data summary format for both short and long read alignments that enables the anonymization of confidential sequence information, while allowing one to still carry out many functional genomics studies. We have developed a suite of tools (RSEQtools) that use this format for the analysis of RNA-Seq experiments. These tools consist of a set of modules that perform common tasks such as calculating gene expression values, generating signal tracks of mapped reads and segmenting that signal into actively transcribed regions. Moreover, the tools can readily be used to build customizable RNA-Seq workflows. In addition to the anonymization afforded by MRF, this format also facilitates the decoupling of the alignment of reads from downstream analyses. Availability and implementation: RSEQtools is implemented in C and the source code is available at http://rseqtools.gersteinlab.org/.", "author" : [ { "dropping-particle" : "", "family" : "Habegger", "given" : "Lukas", "non-dropping-particle" : "", "parse-names" : false, "suffix" : "" }, { "dropping-particle" : "", "family" : "Sboner", "given" : "Andrea", "non-dropping-particle" : "", "parse-names" : false, "suffix" : "" }, { "dropping-particle" : "", "family" : "Gianoulis", "given" : "Tara A.", "non-dropping-particle" : "", "parse-names" : false, "suffix" : "" }, { "dropping-particle" : "", "family" : "Rozowsky", "given" : "Joel", "non-dropping-particle" : "", "parse-names" : false, "suffix" : "" }, { "dropping-particle" : "", "family" : "Agarwal", "given" : "Ashish", "non-dropping-particle" : "", "parse-names" : false, "suffix" : "" }, { "dropping-particle" : "", "family" : "Snyder", "given" : "Michael", "non-dropping-particle" : "", "parse-names" : false, "suffix" : "" }, { "dropping-particle" : "", "family" : "Gerstein", "given" : "Mark", "non-dropping-particle" : "", "parse-names" : false, "suffix" : "" } ], "container-title" : "Bioinformatics", "id" : "ITEM-1", "issue" : "2", "issued" : { "date-parts" : [ [ "2011" ] ] }, "page" : "281-283", "title" : "RSEQtools: A modular framework to analyze RNA-Seq data using compact, anonymized data summaries", "type" : "article-journal", "volume" : "27" }, "uris" : [ "http://www.mendeley.com/documents/?uuid=76e0470c-6f07-46c5-b5ac-5726a4a565c3" ] } ], "mendeley" : { "formattedCitation" : "&lt;sup&gt;2&lt;/sup&gt;", "plainTextFormattedCitation" : "2", "previouslyFormattedCitation" : "[23]"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2</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 xml:space="preserve">. </w:t>
      </w:r>
    </w:p>
    <w:p w:rsidR="009E7ECB" w:rsidRPr="00855833" w:rsidRDefault="009E7ECB" w:rsidP="009E7ECB">
      <w:pPr>
        <w:spacing w:after="0" w:line="240" w:lineRule="auto"/>
        <w:rPr>
          <w:rFonts w:ascii="Arial" w:eastAsia="Times New Roman" w:hAnsi="Arial" w:cs="Arial"/>
        </w:rPr>
      </w:pPr>
      <w:r w:rsidRPr="00855833">
        <w:rPr>
          <w:rFonts w:ascii="Arial" w:eastAsia="Times New Roman" w:hAnsi="Arial" w:cs="Arial"/>
          <w:color w:val="000000"/>
        </w:rPr>
        <w:t>These tools consist of a set of modules that perform common tasks such as calculating gene and exon expression values, generating signal tracks of mapped reads and segmenting that signal into actively transcribed regions. RSEQtools is implemented in C and the source code is available at</w:t>
      </w:r>
      <w:hyperlink r:id="rId8" w:history="1">
        <w:r w:rsidRPr="00855833">
          <w:rPr>
            <w:rFonts w:ascii="Arial" w:eastAsia="Times New Roman" w:hAnsi="Arial" w:cs="Arial"/>
            <w:color w:val="000000"/>
          </w:rPr>
          <w:t xml:space="preserve"> </w:t>
        </w:r>
        <w:r w:rsidRPr="00855833">
          <w:rPr>
            <w:rFonts w:ascii="Arial" w:eastAsia="Times New Roman" w:hAnsi="Arial" w:cs="Arial"/>
            <w:color w:val="1155CC"/>
            <w:u w:val="single"/>
          </w:rPr>
          <w:t>http://rseqtools.gersteinlab.org/</w:t>
        </w:r>
      </w:hyperlink>
      <w:r w:rsidRPr="00855833">
        <w:rPr>
          <w:rFonts w:ascii="Arial" w:eastAsia="Times New Roman" w:hAnsi="Arial" w:cs="Arial"/>
          <w:color w:val="000000"/>
        </w:rPr>
        <w:t>.</w:t>
      </w:r>
      <w:r>
        <w:rPr>
          <w:rFonts w:ascii="Arial" w:eastAsia="Times New Roman" w:hAnsi="Arial" w:cs="Arial"/>
          <w:color w:val="000000"/>
        </w:rPr>
        <w:t xml:space="preserve"> </w:t>
      </w:r>
      <w:r w:rsidRPr="00855833">
        <w:rPr>
          <w:rFonts w:ascii="Arial" w:eastAsia="Times New Roman" w:hAnsi="Arial" w:cs="Arial"/>
          <w:color w:val="222222"/>
          <w:shd w:val="clear" w:color="auto" w:fill="FFFFFF"/>
        </w:rPr>
        <w:t>In addition, we have developed IQseq, a computationally efficient method to quantify isoforms for alternatively spliced tra</w:t>
      </w:r>
      <w:r>
        <w:rPr>
          <w:rFonts w:ascii="Arial" w:eastAsia="Times New Roman" w:hAnsi="Arial" w:cs="Arial"/>
          <w:color w:val="222222"/>
          <w:shd w:val="clear" w:color="auto" w:fill="FFFFFF"/>
        </w:rPr>
        <w:t xml:space="preserve">nscripts </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DOI" : "10.1371/journal.pone.0029175", "ISBN" : "1932-6203 (Electronic)\\r1932-6203 (Linking)", "ISSN" : "19326203", "PMID" : "22238592", "abstract" : "With the recent advances in high-throughput RNA sequencing (RNA-Seq), biologists are able to measure transcription with unprecedented precision. One problem that can now be tackled is that of isoform quantification: here one tries to reconstruct the abundances of isoforms of a gene. We have developed a statistical solution for this problem, based on analyzing a set of RNA-Seq reads, and a practical implementation, available from archive.gersteinlab.org/proj/rnaseq/IQSeq, in a tool we call IQSeq (Isoform Quantification in next-generation Sequencing). Here, we present theoretical results which IQSeq is based on, and then use both simulated and real datasets to illustrate various applications of the tool. In order to measure the accuracy of an isoform-quantification result, one would try to estimate the average variance of the estimated isoform abundances for each gene (based on resampling the RNA-seq reads), and IQSeq has a particularly fast algorithm (based on the Fisher Information Matrix) for calculating this, achieving a speedup of ~ 500 times compared to brute-force resampling. IQSeq also calculates an information theoretic measure of overall transcriptome complexity to describe isoform abundance for a whole experiment. IQSeq has many features that are particularly useful in RNA-Seq experimental design, allowing one to optimally model the integration of different sequencing technologies in a cost-effective way. In particular, the IQSeq formalism integrates the analysis of different sample (i.e. read) sets generated from different technologies within the same statistical framework. It also supports a generalized statistical partial-sample-generation function to model the sequencing process. This allows one to have a modular, \"plugin-able\" read-generation function to support the particularities of the many evolving sequencing technologies.", "author" : [ { "dropping-particle" : "", "family" : "Du", "given" : "Jiang", "non-dropping-particle" : "", "parse-names" : false, "suffix" : "" }, { "dropping-particle" : "", "family" : "Leng", "given" : "Jing", "non-dropping-particle" : "", "parse-names" : false, "suffix" : "" }, { "dropping-particle" : "", "family" : "Habegger", "given" : "Lukas", "non-dropping-particle" : "", "parse-names" : false, "suffix" : "" }, { "dropping-particle" : "", "family" : "Sboner", "given" : "Andrea", "non-dropping-particle" : "", "parse-names" : false, "suffix" : "" }, { "dropping-particle" : "", "family" : "McDermott", "given" : "Drew", "non-dropping-particle" : "", "parse-names" : false, "suffix" : "" }, { "dropping-particle" : "", "family" : "Gerstein", "given" : "Mark", "non-dropping-particle" : "", "parse-names" : false, "suffix" : "" } ], "container-title" : "PLoS ONE", "id" : "ITEM-1", "issue" : "1", "issued" : { "date-parts" : [ [ "2012" ] ] }, "title" : "IQSeq: Integrated isoform quantification analysis based on next-generation sequencing", "type" : "article-journal", "volume" : "7" }, "uris" : [ "http://www.mendeley.com/documents/?uuid=be9214ad-1b08-4925-9c82-2bbe5a21ffb1" ] } ], "mendeley" : { "formattedCitation" : "&lt;sup&gt;3&lt;/sup&gt;", "plainTextFormattedCitation" : "3", "previouslyFormattedCitation" : "[24]"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3</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 Our Database of Annotated Regions with Tools (DART) package contains tools for identifying unannotated genomic regions enriched for transcription, as well as a framework for storin</w:t>
      </w:r>
      <w:r>
        <w:rPr>
          <w:rFonts w:ascii="Arial" w:eastAsia="Times New Roman" w:hAnsi="Arial" w:cs="Arial"/>
          <w:color w:val="222222"/>
          <w:shd w:val="clear" w:color="auto" w:fill="FFFFFF"/>
        </w:rPr>
        <w:t>g and querying this information</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DOI" : "10.1101/gr.5696007", "ISBN" : "1088-9051 (Print)\\r1088-9051 (Linking)", "ISSN" : "10889051", "PMID" : "17567993", "abstract" : "For the approximately 1% of the human genome in the ENCODE regions, only about half of the transcriptionally active regions (TARs) identified with tiling microarrays correspond to annotated exons. Here we categorize this large amount of \"unannotated transcription.\" We use a number of disparate features to classify the 6988 novel TARs-array expression profiles across cell lines and conditions, sequence composition, phylogenetic profiles (presence/absence of syntenic conservation across 17 species), and locations relative to genes. In the classification, we first filter out TARs with unusual sequence composition and those likely resulting from cross-hybridization. We then associate some of those remaining with proximal exons having correlated expression profiles. Finally, we cluster unclassified TARs into putative novel loci, based on similar expression and phylogenetic profiles. To encapsulate our classification, we construct a Database of Active Regions and Tools (DART.gersteinlab.org). DART has special facilities for rapidly handling and comparing many sets of TARs and their heterogeneous features, synchronizing across builds, and interfacing with other resources. Overall, we find that approximately 14% of the novel TARs can be associated with known genes, while approximately 21% can be clustered into approximately 200 novel loci. We observe that TARs associated with genes are enriched in the potential to form structural RNAs and many novel TAR clusters are associated with nearby promoters. To benchmark our classification, we design a set of experiments for testing the connectivity of novel TARs. Overall, we find that 18 of the 46 connections tested validate by RT-PCR and four of five sequenced PCR products confirm connectivity unambiguously.", "author" : [ { "dropping-particle" : "", "family" : "Rozowsky", "given" : "Joel S.", "non-dropping-particle" : "", "parse-names" : false, "suffix" : "" }, { "dropping-particle" : "", "family" : "Newburger", "given" : "Daniel", "non-dropping-particle" : "", "parse-names" : false, "suffix" : "" }, { "dropping-particle" : "", "family" : "Sayward", "given" : "Fred", "non-dropping-particle" : "", "parse-names" : false, "suffix" : "" }, { "dropping-particle" : "", "family" : "Wu", "given" : "Jiaqian", "non-dropping-particle" : "", "parse-names" : false, "suffix" : "" }, { "dropping-particle" : "", "family" : "Jordan", "given" : "Greg", "non-dropping-particle" : "", "parse-names" : false, "suffix" : "" }, { "dropping-particle" : "", "family" : "Korbel", "given" : "Jan O.", "non-dropping-particle" : "", "parse-names" : false, "suffix" : "" }, { "dropping-particle" : "", "family" : "Nagalakshmi", "given" : "Ugrappa", "non-dropping-particle" : "", "parse-names" : false, "suffix" : "" }, { "dropping-particle" : "", "family" : "Yang", "given" : "Jin", "non-dropping-particle" : "", "parse-names" : false, "suffix" : "" }, { "dropping-particle" : "", "family" : "Zheng", "given" : "Deyou", "non-dropping-particle" : "", "parse-names" : false, "suffix" : "" }, { "dropping-particle" : "", "family" : "Guig\u00f3", "given" : "Roderic", "non-dropping-particle" : "", "parse-names" : false, "suffix" : "" }, { "dropping-particle" : "", "family" : "Gingeras", "given" : "Thomas R.", "non-dropping-particle" : "", "parse-names" : false, "suffix" : "" }, { "dropping-particle" : "", "family" : "Weissman", "given" : "Sherman", "non-dropping-particle" : "", "parse-names" : false, "suffix" : "" }, { "dropping-particle" : "", "family" : "Miller", "given" : "Perry", "non-dropping-particle" : "", "parse-names" : false, "suffix" : "" }, { "dropping-particle" : "", "family" : "Snyder", "given" : "Michael", "non-dropping-particle" : "", "parse-names" : false, "suffix" : "" }, { "dropping-particle" : "", "family" : "Gerstein", "given" : "Mark B.", "non-dropping-particle" : "", "parse-names" : false, "suffix" : "" } ], "container-title" : "Genome Research", "id" : "ITEM-1", "issue" : "6", "issued" : { "date-parts" : [ [ "2007" ] ] }, "page" : "732-745", "title" : "The DART classification of unannotated transcription within the ENCODE regions: Associating transcription with known and novel loci", "type" : "article-journal", "volume" : "17" }, "uris" : [ "http://www.mendeley.com/documents/?uuid=b1d31998-eb45-42af-9898-0e0ff7c98fef" ] } ], "mendeley" : { "formattedCitation" : "&lt;sup&gt;4&lt;/sup&gt;", "plainTextFormattedCitation" : "4", "previouslyFormattedCitation" : "[25]"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4</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 We developed incRNA, a method that uses known ncRNAs of various classes as a gold</w:t>
      </w:r>
      <w:r>
        <w:rPr>
          <w:rFonts w:ascii="Arial" w:eastAsia="Times New Roman" w:hAnsi="Arial" w:cs="Arial"/>
          <w:color w:val="222222"/>
          <w:shd w:val="clear" w:color="auto" w:fill="FFFFFF"/>
        </w:rPr>
        <w:t>-</w:t>
      </w:r>
      <w:r w:rsidRPr="00855833">
        <w:rPr>
          <w:rFonts w:ascii="Arial" w:eastAsia="Times New Roman" w:hAnsi="Arial" w:cs="Arial"/>
          <w:color w:val="222222"/>
          <w:shd w:val="clear" w:color="auto" w:fill="FFFFFF"/>
        </w:rPr>
        <w:t>standard training set to p</w:t>
      </w:r>
      <w:r>
        <w:rPr>
          <w:rFonts w:ascii="Arial" w:eastAsia="Times New Roman" w:hAnsi="Arial" w:cs="Arial"/>
          <w:color w:val="222222"/>
          <w:shd w:val="clear" w:color="auto" w:fill="FFFFFF"/>
        </w:rPr>
        <w:t xml:space="preserve">redict and analyze novel ncRNAs </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DOI" : "10.1101/gr.110189.110", "ISBN" : "1549-5469 (Electronic)\\n1088-9051 (Linking)", "ISSN" : "10889051", "PMID" : "21177971", "abstract" : "We present an integrative machine learning method, incRNA, for whole-genome identification of noncoding RNAs (ncRNAs). It combines a large amount of expression data, RNA secondary-structure stability, and evolutionary conservation at the protein and nucleic-acid level. Using the incRNA model and data from the modENCODE consortium, we are able to separate known C. elegans ncRNAs from coding sequences and other genomic elements with a high level of accuracy (97% AUC on an independent validation set), and find more than 7000 novel ncRNA candidates, among which more than 1000 are located in the intergenic regions of C. elegans genome. Based on the validation set, we estimate that 91% of the approximately 7000 novel ncRNA candidates are true positives. We then analyze 15 novel ncRNA candidates by RT-PCR, detecting the expression for 14. In addition, we characterize the properties of all the novel ncRNA candidates and find that they have distinct expression patterns across developmental stages and tend to use novel RNA structural families. We also find that they are often targeted by specific transcription factors (\u223c59% of intergenic novel ncRNA candidates). Overall, our study identifies many new potential ncRNAs in C. elegans and provides a method that can be adapted to other organisms.", "author" : [ { "dropping-particle" : "", "family" : "Lu", "given" : "Zhi John", "non-dropping-particle" : "", "parse-names" : false, "suffix" : "" }, { "dropping-particle" : "", "family" : "Yip", "given" : "Kevin Y.", "non-dropping-particle" : "", "parse-names" : false, "suffix" : "" }, { "dropping-particle" : "", "family" : "Wang", "given" : "Guilin", "non-dropping-particle" : "", "parse-names" : false, "suffix" : "" }, { "dropping-particle" : "", "family" : "Shou", "given" : "Chong", "non-dropping-particle" : "", "parse-names" : false, "suffix" : "" }, { "dropping-particle" : "", "family" : "Hillier", "given" : "LaDeana W.", "non-dropping-particle" : "", "parse-names" : false, "suffix" : "" }, { "dropping-particle" : "", "family" : "Khurana", "given" : "Ekta", "non-dropping-particle" : "", "parse-names" : false, "suffix" : "" }, { "dropping-particle" : "", "family" : "Agarwal", "given" : "Ashish", "non-dropping-particle" : "", "parse-names" : false, "suffix" : "" }, { "dropping-particle" : "", "family" : "Auerbach", "given" : "Raymond", "non-dropping-particle" : "", "parse-names" : false, "suffix" : "" }, { "dropping-particle" : "", "family" : "Rozowsky", "given" : "Joel", "non-dropping-particle" : "", "parse-names" : false, "suffix" : "" }, { "dropping-particle" : "", "family" : "Cheng", "given" : "Chao", "non-dropping-particle" : "", "parse-names" : false, "suffix" : "" }, { "dropping-particle" : "", "family" : "Kato", "given" : "Masaomi", "non-dropping-particle" : "", "parse-names" : false, "suffix" : "" }, { "dropping-particle" : "", "family" : "Miller", "given" : "David M.", "non-dropping-particle" : "", "parse-names" : false, "suffix" : "" }, { "dropping-particle" : "", "family" : "Slack", "given" : "Frank", "non-dropping-particle" : "", "parse-names" : false, "suffix" : "" }, { "dropping-particle" : "", "family" : "Snyder", "given" : "Michael", "non-dropping-particle" : "", "parse-names" : false, "suffix" : "" }, { "dropping-particle" : "", "family" : "Waterston", "given" : "Robert H.", "non-dropping-particle" : "", "parse-names" : false, "suffix" : "" }, { "dropping-particle" : "", "family" : "Reinke", "given" : "Valerie", "non-dropping-particle" : "", "parse-names" : false, "suffix" : "" }, { "dropping-particle" : "", "family" : "Gerstein", "given" : "Mark B.", "non-dropping-particle" : "", "parse-names" : false, "suffix" : "" } ], "container-title" : "Genome Research", "id" : "ITEM-1", "issue" : "2", "issued" : { "date-parts" : [ [ "2011" ] ] }, "page" : "276-285", "title" : "Prediction and characterization of noncoding RNAs in C. elegans by integrating conservation, secondary structure, and high-throughput sequencing and array data", "type" : "article-journal", "volume" : "21" }, "uris" : [ "http://www.mendeley.com/documents/?uuid=9af58947-c984-4e6f-b803-497bbd2337ed" ] } ], "mendeley" : { "formattedCitation" : "&lt;sup&gt;5&lt;/sup&gt;", "plainTextFormattedCitation" : "5", "previouslyFormattedCitation" : "[26]"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5</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w:t>
      </w:r>
      <w:r>
        <w:rPr>
          <w:rFonts w:ascii="Arial" w:eastAsia="Times New Roman" w:hAnsi="Arial" w:cs="Arial"/>
          <w:color w:val="222222"/>
          <w:shd w:val="clear" w:color="auto" w:fill="FFFFFF"/>
        </w:rPr>
        <w:t xml:space="preserve"> We have also worked on characterizing the sources of transcription in the genome. </w:t>
      </w:r>
      <w:r w:rsidRPr="00D06280">
        <w:rPr>
          <w:rFonts w:ascii="Arial" w:hAnsi="Arial" w:cs="Arial"/>
        </w:rPr>
        <w:t xml:space="preserve">A </w:t>
      </w:r>
      <w:r>
        <w:rPr>
          <w:rFonts w:ascii="Arial" w:hAnsi="Arial" w:cs="Arial"/>
        </w:rPr>
        <w:t xml:space="preserve">large </w:t>
      </w:r>
      <w:r w:rsidRPr="00D06280">
        <w:rPr>
          <w:rFonts w:ascii="Arial" w:hAnsi="Arial" w:cs="Arial"/>
        </w:rPr>
        <w:t>fraction of the transcription comes from genomic regions not associated with standard annotations, representing ‘non-canonical transcription’.</w:t>
      </w:r>
      <w:r>
        <w:rPr>
          <w:rFonts w:ascii="Arial" w:hAnsi="Arial" w:cs="Arial"/>
        </w:rPr>
        <w:t xml:space="preserve"> </w:t>
      </w:r>
      <w:r w:rsidRPr="00D06280">
        <w:rPr>
          <w:rFonts w:ascii="Arial" w:hAnsi="Arial" w:cs="Arial"/>
        </w:rPr>
        <w:t xml:space="preserve">We </w:t>
      </w:r>
      <w:r>
        <w:rPr>
          <w:rFonts w:ascii="Arial" w:hAnsi="Arial" w:cs="Arial"/>
        </w:rPr>
        <w:t xml:space="preserve">also </w:t>
      </w:r>
      <w:r w:rsidRPr="00D06280">
        <w:rPr>
          <w:rFonts w:ascii="Arial" w:hAnsi="Arial" w:cs="Arial"/>
        </w:rPr>
        <w:t>have extensive experience in characterizing the functions of genes and non-coding elements via expression data through clustering and network analyses.</w:t>
      </w:r>
      <w:r w:rsidRPr="00D06280">
        <w:rPr>
          <w:rFonts w:ascii="Arial" w:hAnsi="Arial" w:cs="Arial"/>
          <w:i/>
        </w:rPr>
        <w:t xml:space="preserve"> </w:t>
      </w:r>
      <w:r w:rsidRPr="00D06280">
        <w:rPr>
          <w:rFonts w:ascii="Arial" w:hAnsi="Arial" w:cs="Arial"/>
        </w:rPr>
        <w:t>A group of genes in a co-expression cluster have often been demonstrated to be responsible for a common</w:t>
      </w:r>
      <w:r>
        <w:rPr>
          <w:rFonts w:ascii="Arial" w:hAnsi="Arial" w:cs="Arial"/>
        </w:rPr>
        <w:t xml:space="preserve"> function. While there are well-</w:t>
      </w:r>
      <w:r w:rsidRPr="00D06280">
        <w:rPr>
          <w:rFonts w:ascii="Arial" w:hAnsi="Arial" w:cs="Arial"/>
        </w:rPr>
        <w:t>known algorithms for expression clustering such as hierarchical clustering, spectral clustering and K-means, we</w:t>
      </w:r>
      <w:r>
        <w:rPr>
          <w:rFonts w:ascii="Arial" w:hAnsi="Arial" w:cs="Arial"/>
        </w:rPr>
        <w:t xml:space="preserve"> have</w:t>
      </w:r>
      <w:r w:rsidRPr="00D06280">
        <w:rPr>
          <w:rFonts w:ascii="Arial" w:hAnsi="Arial" w:cs="Arial"/>
        </w:rPr>
        <w:t xml:space="preserve"> developed several novel methods. We developed a spectral biclustering method for co-clustering genes and conditions. More recently, we developed a new clustering framework, OrthoClust, for simultaneously clustering network data across different contexts</w:t>
      </w:r>
      <w:r>
        <w:rPr>
          <w:rFonts w:ascii="Arial" w:hAnsi="Arial" w:cs="Arial"/>
        </w:rPr>
        <w:fldChar w:fldCharType="begin" w:fldLock="1"/>
      </w:r>
      <w:r>
        <w:rPr>
          <w:rFonts w:ascii="Arial" w:hAnsi="Arial" w:cs="Arial"/>
        </w:rPr>
        <w:instrText>ADDIN CSL_CITATION { "citationItems" : [ { "id" : "ITEM-1", "itemData" : { "DOI" : "10.1186/gb-2014-15-8-r100", "ISSN" : "1474-760X", "PMID" : "25249401", "abstract" : "Increasingly, high-dimensional genomics data are becoming available for many organisms.Here, we develop OrthoClust for simultaneously clustering data across multiple species. OrthoClust is a computational framework that integrates the co-association networks of individual species by utilizing the orthology relationships of genes between species. It outputs optimized modules that are fundamentally cross-species, which can either be conserved or species-specific. We demonstrate the application of OrthoClust using the RNA-Seq expression profiles of Caenorhabditis elegans and Drosophila melanogaster from the modENCODE consortium. A potential application of cross-species modules is to infer putative analogous functions of uncharacterized elements like non-coding RNAs based on guilt-by-association.", "author" : [ { "dropping-particle" : "", "family" : "Yan", "given" : "Koon-Kiu", "non-dropping-particle" : "", "parse-names" : false, "suffix" : "" }, { "dropping-particle" : "", "family" : "Wang", "given" : "Daifeng", "non-dropping-particle" : "", "parse-names" : false, "suffix" : "" }, { "dropping-particle" : "", "family" : "Rozowsky", "given" : "Joel", "non-dropping-particle" : "", "parse-names" : false, "suffix" : "" }, { "dropping-particle" : "", "family" : "Zheng", "given" : "Henry", "non-dropping-particle" : "", "parse-names" : false, "suffix" : "" }, { "dropping-particle" : "", "family" : "Cheng", "given" : "Chao", "non-dropping-particle" : "", "parse-names" : false, "suffix" : "" }, { "dropping-particle" : "", "family" : "Gerstein", "given" : "Mark", "non-dropping-particle" : "", "parse-names" : false, "suffix" : "" } ], "container-title" : "Genome biology", "id" : "ITEM-1", "issue" : "8", "issued" : { "date-parts" : [ [ "2014", "1" ] ] }, "page" : "R100", "title" : "OrthoClust: an orthology-based network framework for clustering data across multiple species.", "type" : "article-journal", "volume" : "15" }, "uris" : [ "http://www.mendeley.com/documents/?uuid=1c9e5f22-91d8-4a02-bbb0-9badf1ef76a9" ] } ], "mendeley" : { "formattedCitation" : "&lt;sup&gt;6&lt;/sup&gt;", "plainTextFormattedCitation" : "6", "previouslyFormattedCitation" : "[27]" }, "properties" : { "noteIndex" : 0 }, "schema" : "https://github.com/citation-style-language/schema/raw/master/csl-citation.json" }</w:instrText>
      </w:r>
      <w:r>
        <w:rPr>
          <w:rFonts w:ascii="Arial" w:hAnsi="Arial" w:cs="Arial"/>
        </w:rPr>
        <w:fldChar w:fldCharType="separate"/>
      </w:r>
      <w:r w:rsidRPr="009E7ECB">
        <w:rPr>
          <w:rFonts w:ascii="Arial" w:hAnsi="Arial" w:cs="Arial"/>
          <w:noProof/>
          <w:vertAlign w:val="superscript"/>
        </w:rPr>
        <w:t>6</w:t>
      </w:r>
      <w:r>
        <w:rPr>
          <w:rFonts w:ascii="Arial" w:hAnsi="Arial" w:cs="Arial"/>
        </w:rPr>
        <w:fldChar w:fldCharType="end"/>
      </w:r>
      <w:r w:rsidRPr="00D06280">
        <w:rPr>
          <w:rFonts w:ascii="Arial" w:hAnsi="Arial" w:cs="Arial"/>
        </w:rPr>
        <w:t>. OrthoClust is able to identify conserved and specific components across different networks.</w:t>
      </w:r>
      <w:r>
        <w:rPr>
          <w:rFonts w:ascii="Arial" w:hAnsi="Arial" w:cs="Arial"/>
        </w:rPr>
        <w:t xml:space="preserve"> </w:t>
      </w:r>
      <w:r>
        <w:rPr>
          <w:rFonts w:ascii="Arial" w:eastAsia="Times New Roman" w:hAnsi="Arial" w:cs="Arial"/>
          <w:color w:val="222222"/>
          <w:shd w:val="clear" w:color="auto" w:fill="FFFFFF"/>
        </w:rPr>
        <w:t xml:space="preserve">We also have extensive experience in tool development for ChIP-Seq datasets </w:t>
      </w:r>
      <w:r>
        <w:rPr>
          <w:rFonts w:ascii="Arial" w:eastAsia="Times New Roman" w:hAnsi="Arial" w:cs="Arial"/>
          <w:shd w:val="clear" w:color="auto" w:fill="FFFFFF"/>
        </w:rPr>
        <w:fldChar w:fldCharType="begin" w:fldLock="1"/>
      </w:r>
      <w:r>
        <w:rPr>
          <w:rFonts w:ascii="Arial" w:eastAsia="Times New Roman" w:hAnsi="Arial" w:cs="Arial"/>
          <w:shd w:val="clear" w:color="auto" w:fill="FFFFFF"/>
        </w:rPr>
        <w:instrText>ADDIN CSL_CITATION { "citationItems" : [ { "id" : "ITEM-1", "itemData" : { "DOI" : "10.1038/nbt.1518", "ISBN" : "1546-1696 (Electronic)", "ISSN" : "1087-0156", "PMID" : "19122651", "abstract" : "Chromatin immunoprecipitation (ChIP) followed by tag sequencing (ChIP-seq) using high-throughput next-generation instrumentation is fast, replacing chromatin immunoprecipitation followed by genome tiling array analysis (ChIP-chip) as the preferred approach for mapping of sites of transcription-factor binding and chromatin modification. Using two deeply sequenced data sets for human RNA polymerase II and STAT1, each with matching input-DNA controls, we describe a general scoring approach to address unique challenges in ChIP-seq data analysis. Our approach is based on the observation that sites of potential binding are strongly correlated with signal peaks in the control, likely revealing features of open chromatin. We develop a two-pass strategy called PeakSeq to compensate for this. A two-pass strategy compensates for signal caused by open chromatin, as revealed by inclusion of the controls. The first pass identifies putative binding sites and compensates for genomic variation in the 'mappability' of sequences. The second pass filters out sites not significantly enriched compared to the normalized control, computing precise enrichments and significances. Our scoring procedure enables us to optimize experimental design by estimating the depth of sequencing required for a desired level of coverage and demonstrating that more than two replicates provides only a marginal gain in information.", "author" : [ { "dropping-particle" : "", "family" : "Rozowsky", "given" : "Joel", "non-dropping-particle" : "", "parse-names" : false, "suffix" : "" }, { "dropping-particle" : "", "family" : "Euskirchen", "given" : "Ghia", "non-dropping-particle" : "", "parse-names" : false, "suffix" : "" }, { "dropping-particle" : "", "family" : "Auerbach", "given" : "Raymond K", "non-dropping-particle" : "", "parse-names" : false, "suffix" : "" }, { "dropping-particle" : "", "family" : "Zhang", "given" : "Zhengdong D", "non-dropping-particle" : "", "parse-names" : false, "suffix" : "" }, { "dropping-particle" : "", "family" : "Gibson", "given" : "Theodore", "non-dropping-particle" : "", "parse-names" : false, "suffix" : "" }, { "dropping-particle" : "", "family" : "Bjornson", "given" : "Robert", "non-dropping-particle" : "", "parse-names" : false, "suffix" : "" }, { "dropping-particle" : "", "family" : "Carriero", "given" : "Nicholas", "non-dropping-particle" : "", "parse-names" : false, "suffix" : "" }, { "dropping-particle" : "", "family" : "Snyder", "given" : "Michael", "non-dropping-particle" : "", "parse-names" : false, "suffix" : "" }, { "dropping-particle" : "", "family" : "Gerstein", "given" : "Mark B", "non-dropping-particle" : "", "parse-names" : false, "suffix" : "" } ], "container-title" : "Nature biotechnology", "id" : "ITEM-1", "issued" : { "date-parts" : [ [ "2009" ] ] }, "page" : "66-75", "title" : "PeakSeq enables systematic scoring of ChIP-seq experiments relative to controls.", "type" : "article-journal", "volume" : "27" }, "uris" : [ "http://www.mendeley.com/documents/?uuid=457ae683-23fd-4697-8ba2-ebe28c9e3e69" ] }, { "id" : "ITEM-2", "itemData" : { "DOI" : "10.1186/s13059-014-0474-3", "ISSN" : "1474-760X", "PMID" : "25292436", "abstract" : "We present MUSIC, a signal processing approach for identification of enriched regions in ChIP-Seq data, available atmusic.gersteinlab.org. MUSIC first filters the ChIP-Seq read-depth signal for systematic noise from non-uniformmappability, which fragments enriched regions. Then it performs a multiscale decomposition, using median filtering, identifying enriched regions at multiple length scales. This is useful given the wide range of scales probed in ChIP-Seq assays. MUSIC performs favorably in terms of accuracy and reproducibility compared with other methods.In particular, analysis of RNA polymerase II data reveals a clear distinction between the stalled and elongating forms of the polymerase.", "author" : [ { "dropping-particle" : "", "family" : "Harmanci", "given" : "Arif",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2", "issue" : "10", "issued" : { "date-parts" : [ [ "2014", "1" ] ] }, "page" : "474", "title" : "MUSIC: identification of enriched regions in ChIP-Seq experiments using a mappability-corrected multiscale signal processing framework.", "type" : "article-journal", "volume" : "15" }, "uris" : [ "http://www.mendeley.com/documents/?uuid=eeca0b58-cdcb-4527-aefb-ccaa2b634a42" ] }, { "id" : "ITEM-3", "itemData" : { "DOI" : "10.1038/nature11247", "ISBN" : "1476-4687 (Electronic)\\r0028-0836 (Linking)",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Bernstein", "given" : "Bradley E", "non-dropping-particle" : "", "parse-names" : false, "suffix" : "" }, { "dropping-particle" : "", "family" : "Birney", "given" : "Ewan", "non-dropping-particle" : "", "parse-names" : false, "suffix" : "" }, { "dropping-particle" : "", "family" : "Dunham", "given" : "Ian", "non-dropping-particle" : "", "parse-names" : false, "suffix" : "" }, { "dropping-particle" : "", "family" : "Green", "given" : "Eric D", "non-dropping-particle" : "", "parse-names" : false, "suffix" : "" }, { "dropping-particle" : "", "family" : "Gunter", "given" : "Chris", "non-dropping-particle" : "", "parse-names" : false, "suffix" : "" }, { "dropping-particle" : "", "family" : "Snyder", "given" : "Michael", "non-dropping-particle" : "", "parse-names" : false, "suffix" : "" } ], "container-title" : "Nature", "id" : "ITEM-3", "issued" : { "date-parts" : [ [ "2012" ] ] }, "page" : "57-74", "title" : "An integrated encyclopedia of DNA elements in the human genome.", "type" : "article-journal", "volume" : "489" }, "uris" : [ "http://www.mendeley.com/documents/?uuid=76c4335c-f2ce-4cf5-a43d-8792933ecf9c" ] }, { "id" : "ITEM-4", "itemData" : { "DOI" : "10.1126/science.1196914", "ISBN" : "1095-9203 (Electronic)\\r0036-8075 (Linking)", "ISSN" : "0036-8075", "PMID" : "21177976", "abstract" : "We systematically generated large-scale data sets to improve genome annotation for the nematode Caenorhabditis elegans, a key model organism. These data sets include transcriptome profiling across a developmental time course, genome-wide identification of transcription factor-binding sites, and maps of chromatin organization. From this, we created more complete and accurate gene models, including alternative splice forms and candidate noncoding RNAs. We constructed hierarchical networks of transcription factor-binding and microRNA interactions and discovered chromosomal locations bound by an unusually large number of transcription factors. Different patterns of chromatin composition and histone modification were revealed between chromosome arms and centers, with similarly prominent differences between autosomes and the X chromosome. Integrating data types, we built statistical models relating chromatin, transcription factor binding, and gene expression. Overall, our analyses ascribed putative functions to most of the conserved genome.", "author" : [ { "dropping-particle" : "", "family" : "Gerstein", "given" : "Mark B", "non-dropping-particle" : "", "parse-names" : false, "suffix" : "" }, { "dropping-particle" : "", "family" : "Lu", "given" : "Zhi John", "non-dropping-particle" : "", "parse-names" : false, "suffix" : "" }, { "dropping-particle" : "", "family" : "Nostrand", "given" : "Eric L", "non-dropping-particle" : "Van", "parse-names" : false, "suffix" : "" }, { "dropping-particle" : "", "family" : "Cheng", "given" : "Chao", "non-dropping-particle" : "", "parse-names" : false, "suffix" : "" }, { "dropping-particle" : "", "family" : "Arshinoff", "given" : "Bradley I", "non-dropping-particle" : "", "parse-names" : false, "suffix" : "" }, { "dropping-particle" : "", "family" : "Liu", "given" : "Tao", "non-dropping-particle" : "", "parse-names" : false, "suffix" : "" }, { "dropping-particle" : "", "family" : "Yip", "given" : "Kevin Y", "non-dropping-particle" : "", "parse-names" : false, "suffix" : "" }, { "dropping-particle" : "", "family" : "Robilotto", "given" : "Rebecca", "non-dropping-particle" : "", "parse-names" : false, "suffix" : "" }, { "dropping-particle" : "", "family" : "Rechtsteiner", "given" : "Andreas", "non-dropping-particle" : "", "parse-names" : false, "suffix" : "" }, { "dropping-particle" : "", "family" : "Ikegami", "given" : "Kohta", "non-dropping-particle" : "", "parse-names" : false, "suffix" : "" }, { "dropping-particle" : "", "family" : "Alves", "given" : "Pedro", "non-dropping-particle" : "", "parse-names" : false, "suffix" : "" }, { "dropping-particle" : "", "family" : "Chateigner", "given" : "Aurelien", "non-dropping-particle" : "", "parse-names" : false, "suffix" : "" }, { "dropping-particle" : "", "family" : "Perry", "given" : "Marc", "non-dropping-particle" : "", "parse-names" : false, "suffix" : "" }, { "dropping-particle" : "", "family" : "Morris", "given" : "Mitzi", "non-dropping-particle" : "", "parse-names" : false, "suffix" : "" }, { "dropping-particle" : "", "family" : "Auerbach", "given" : "Raymond K", "non-dropping-particle" : "", "parse-names" : false, "suffix" : "" }, { "dropping-particle" : "", "family" : "Feng", "given" : "Xin", "non-dropping-particle" : "", "parse-names" : false, "suffix" : "" }, { "dropping-particle" : "", "family" : "Leng", "given" : "Jing", "non-dropping-particle" : "", "parse-names" : false, "suffix" : "" }, { "dropping-particle" : "", "family" : "Vielle", "given" : "Anne", "non-dropping-particle" : "", "parse-names" : false, "suffix" : "" }, { "dropping-particle" : "", "family" : "Niu", "given" : "Wei", "non-dropping-particle" : "", "parse-names" : false, "suffix" : "" }, { "dropping-particle" : "", "family" : "Rhrissorrakrai", "given" : "Kahn", "non-dropping-particle" : "", "parse-names" : false, "suffix" : "" }, { "dropping-particle" : "", "family" : "Agarwal", "given" : "Ashish", "non-dropping-particle" : "", "parse-names" : false, "suffix" : "" }, { "dropping-particle" : "", "family" : "Alexander", "given" : "Roger P", "non-dropping-particle" : "", "parse-names" : false, "suffix" : "" }, { "dropping-particle" : "", "family" : "Barber", "given" : "Galt", "non-dropping-particle" : "", "parse-names" : false, "suffix" : "" }, { "dropping-particle" : "", "family" : "Brdlik", "given" : "Cathleen M", "non-dropping-particle" : "", "parse-names" : false, "suffix" : "" }, { "dropping-particle" : "", "family" : "Brennan", "given" : "Jennifer", "non-dropping-particle" : "", "parse-names" : false, "suffix" : "" }, { "dropping-particle" : "", "family" : "Brouillet", "given" : "Jeremy Jean", "non-dropping-particle" : "", "parse-names" : false, "suffix" : "" }, { "dropping-particle" : "", "family" : "Carr", "given" : "Adrian", "non-dropping-particle" : "", "parse-names" : false, "suffix" : "" }, { "dropping-particle" : "", "family" : "Cheung", "given" : "Ming-Sin", "non-dropping-particle" : "", "parse-names" : false, "suffix" : "" }, { "dropping-particle" : "", "family" : "Clawson", "given" : "Hiram", "non-dropping-particle" : "", "parse-names" : false, "suffix" : "" }, { "dropping-particle" : "", "family" : "Contrino", "given" : "Sergio", "non-dropping-particle" : "", "parse-names" : false, "suffix" : "" }, { "dropping-particle" : "", "family" : "Dannenberg", "given" : "Luke O", "non-dropping-particle" : "", "parse-names" : false, "suffix" : "" }, { "dropping-particle" : "", "family" : "Dernburg", "given" : "Abby F", "non-dropping-particle" : "", "parse-names" : false, "suffix" : "" }, { "dropping-particle" : "", "family" : "Desai", "given" : "Arshad", "non-dropping-particle" : "", "parse-names" : false, "suffix" : "" }, { "dropping-particle" : "", "family" : "Dick", "given" : "Lindsay", "non-dropping-particle" : "", "parse-names" : false, "suffix" : "" }, { "dropping-particle" : "", "family" : "Dos\u00e9", "given" : "Andr\u00e9a C", "non-dropping-particle" : "", "parse-names" : false, "suffix" : "" }, { "dropping-particle" : "", "family" : "Du", "given" : "Jiang", "non-dropping-particle" : "", "parse-names" : false, "suffix" : "" }, { "dropping-particle" : "", "family" : "Egelhofer", "given" : "Thea", "non-dropping-particle" : "", "parse-names" : false, "suffix" : "" }, { "dropping-particle" : "", "family" : "Ercan", "given" : "Sevinc", "non-dropping-particle" : "", "parse-names" : false, "suffix" : "" }, { "dropping-particle" : "", "family" : "Euskirchen", "given" : "Ghia", "non-dropping-particle" : "", "parse-names" : false, "suffix" : "" }, { "dropping-particle" : "", "family" : "Ewing", "given" : "Brent", "non-dropping-particle" : "", "parse-names" : false, "suffix" : "" }, { "dropping-particle" : "", "family" : "Feingold", "given" : "Elise A", "non-dropping-particle" : "", "parse-names" : false, "suffix" : "" }, { "dropping-particle" : "", "family" : "Gassmann", "given" : "Reto", "non-dropping-particle" : "", "parse-names" : false, "suffix" : "" }, { "dropping-particle" : "", "family" : "Good", "given" : "Peter J", "non-dropping-particle" : "", "parse-names" : false, "suffix" : "" }, { "dropping-particle" : "", "family" : "Green", "given" : "Phil", "non-dropping-particle" : "", "parse-names" : false, "suffix" : "" }, { "dropping-particle" : "", "family" : "Gullier", "given" : "Francois", "non-dropping-particle" : "", "parse-names" : false, "suffix" : "" }, { "dropping-particle" : "", "family" : "Gutwein", "given" : "Michelle", "non-dropping-particle" : "", "parse-names" : false, "suffix" : "" }, { "dropping-particle" : "", "family" : "Guyer", "given" : "Mark S", "non-dropping-particle" : "", "parse-names" : false, "suffix" : "" }, { "dropping-particle" : "", "family" : "Habegger", "given" : "Lukas", "non-dropping-particle" : "", "parse-names" : false, "suffix" : "" }, { "dropping-particle" : "", "family" : "Han", "given" : "Ting", "non-dropping-particle" : "", "parse-names" : false, "suffix" : "" }, { "dropping-particle" : "", "family" : "Henikoff", "given" : "Jorja G", "non-dropping-particle" : "", "parse-names" : false, "suffix" : "" }, { "dropping-particle" : "", "family" : "Henz", "given" : "Stefan R", "non-dropping-particle" : "", "parse-names" : false, "suffix" : "" }, { "dropping-particle" : "", "family" : "Hinrichs", "given" : "Angie", "non-dropping-particle" : "", "parse-names" : false, "suffix" : "" }, { "dropping-particle" : "", "family" : "Holster", "given" : "Heather", "non-dropping-particle" : "", "parse-names" : false, "suffix" : "" }, { "dropping-particle" : "", "family" : "Hyman", "given" : "Tony", "non-dropping-particle" : "", "parse-names" : false, "suffix" : "" }, { "dropping-particle" : "", "family" : "Iniguez", "given" : "A Leo", "non-dropping-particle" : "", "parse-names" : false, "suffix" : "" }, { "dropping-particle" : "", "family" : "Janette", "given" : "Judith", "non-dropping-particle" : "", "parse-names" : false, "suffix" : "" }, { "dropping-particle" : "", "family" : "Jensen", "given" : "Morten", "non-dropping-particle" : "", "parse-names" : false, "suffix" : "" }, { "dropping-particle" : "", "family" : "Kato", "given" : "Masaomi", "non-dropping-particle" : "", "parse-names" : false, "suffix" : "" }, { "dropping-particle" : "", "family" : "Kent", "given" : "W James", "non-dropping-particle" : "", "parse-names" : false, "suffix" : "" }, { "dropping-particle" : "", "family" : "Kephart", "given" : "Ellen", "non-dropping-particle" : "", "parse-names" : false, "suffix" : "" }, { "dropping-particle" : "", "family" : "Khivansara", "given" : "Vishal", "non-dropping-particle" : "", "parse-names" : false, "suffix" : "" }, { "dropping-particle" : "", "family" : "Khurana", "given" : "Ekta", "non-dropping-particle" : "", "parse-names" : false, "suffix" : "" }, { "dropping-particle" : "", "family" : "Kim", "given" : "John K", "non-dropping-particle" : "", "parse-names" : false, "suffix" : "" }, { "dropping-particle" : "", "family" : "Kolasinska-Zwierz", "given" : "Paulina", "non-dropping-particle" : "", "parse-names" : false, "suffix" : "" }, { "dropping-particle" : "", "family" : "Lai", "given" : "Eric C", "non-dropping-particle" : "", "parse-names" : false, "suffix" : "" }, { "dropping-particle" : "", "family" : "Latorre", "given" : "Isabel", "non-dropping-particle" : "", "parse-names" : false, "suffix" : "" }, { "dropping-particle" : "", "family" : "Leahey", "given" : "Amber", "non-dropping-particle" : "", "parse-names" : false, "suffix" : "" }, { "dropping-particle" : "", "family" : "Lewis", "given" : "Suzanna", "non-dropping-particle" : "", "parse-names" : false, "suffix" : "" }, { "dropping-particle" : "", "family" : "Lloyd", "given" : "Paul", "non-dropping-particle" : "", "parse-names" : false, "suffix" : "" }, { "dropping-particle" : "", "family" : "Lochovsky", "given" : "Lucas", "non-dropping-particle" : "", "parse-names" : false, "suffix" : "" }, { "dropping-particle" : "", "family" : "Lowdon", "given" : "Rebecca F", "non-dropping-particle" : "", "parse-names" : false, "suffix" : "" }, { "dropping-particle" : "", "family" : "Lubling", "given" : "Yaniv", "non-dropping-particle" : "", "parse-names" : false, "suffix" : "" }, { "dropping-particle" : "", "family" : "Lyne", "given" : "Rachel", "non-dropping-particle" : "", "parse-names" : false, "suffix" : "" }, { "dropping-particle" : "", "family" : "MacCoss", "given" : "Michael", "non-dropping-particle" : "", "parse-names" : false, "suffix" : "" }, { "dropping-particle" : "", "family" : "Mackowiak", "given" : "Sebastian D", "non-dropping-particle" : "", "parse-names" : false, "suffix" : "" }, { "dropping-particle" : "", "family" : "Mangone", "given" : "Marco", "non-dropping-particle" : "", "parse-names" : false, "suffix" : "" }, { "dropping-particle" : "", "family" : "McKay", "given" : "Sheldon", "non-dropping-particle" : "", "parse-names" : false, "suffix" : "" }, { "dropping-particle" : "", "family" : "Mecenas", "given" : "Desirea", "non-dropping-particle" : "", "parse-names" : false, "suffix" : "" }, { "dropping-particle" : "", "family" : "Merrihew", "given" : "Gennifer", "non-dropping-particle" : "", "parse-names" : false, "suffix" : "" }, { "dropping-particle" : "", "family" : "Miller", "given" : "David M", "non-dropping-particle" : "", "parse-names" : false, "suffix" : "" }, { "dropping-particle" : "", "family" : "Muroyama", "given" : "Andrew", "non-dropping-particle" : "", "parse-names" : false, "suffix" : "" }, { "dropping-particle" : "", "family" : "Murray", "given" : "John I", "non-dropping-particle" : "", "parse-names" : false, "suffix" : "" }, { "dropping-particle" : "", "family" : "Ooi", "given" : "Siew-Loon", "non-dropping-particle" : "", "parse-names" : false, "suffix" : "" }, { "dropping-particle" : "", "family" : "Pham", "given" : "Hoang", "non-dropping-particle" : "", "parse-names" : false, "suffix" : "" }, { "dropping-particle" : "", "family" : "Phippen", "given" : "Taryn", "non-dropping-particle" : "", "parse-names" : false, "suffix" : "" }, { "dropping-particle" : "", "family" : "Preston", "given" : "Elicia A", "non-dropping-particle" : "", "parse-names" : false, "suffix" : "" }, { "dropping-particle" : "", "family" : "Rajewsky", "given" : "Nikolaus", "non-dropping-particle" : "", "parse-names" : false, "suffix" : "" }, { "dropping-particle" : "", "family" : "R\u00e4tsch", "given" : "Gunnar", "non-dropping-particle" : "", "parse-names" : false, "suffix" : "" }, { "dropping-particle" : "", "family" : "Rosenbaum", "given" : "Heidi", "non-dropping-particle" : "", "parse-names" : false, "suffix" : "" }, { "dropping-particle" : "", "family" : "Rozowsky", "given" : "Joel", "non-dropping-particle" : "", "parse-names" : false, "suffix" : "" }, { "dropping-particle" : "", "family" : "Rutherford", "given" : "Kim", "non-dropping-particle" : "", "parse-names" : false, "suffix" : "" }, { "dropping-particle" : "", "family" : "Ruzanov", "given" : "Peter", "non-dropping-particle" : "", "parse-names" : false, "suffix" : "" }, { "dropping-particle" : "", "family" : "Sarov", "given" : "Mihail", "non-dropping-particle" : "", "parse-names" : false, "suffix" : "" }, { "dropping-particle" : "", "family" : "Sasidharan", "given" : "Rajkumar", "non-dropping-particle" : "", "parse-names" : false, "suffix" : "" }, { "dropping-particle" : "", "family" : "Sboner", "given" : "Andrea", "non-dropping-particle" : "", "parse-names" : false, "suffix" : "" }, { "dropping-particle" : "", "family" : "Scheid", "given" : "Paul", "non-dropping-particle" : "", "parse-names" : false, "suffix" : "" }, { "dropping-particle" : "", "family" : "Segal", "given" : "Eran", "non-dropping-particle" : "", "parse-names" : false, "suffix" : "" }, { "dropping-particle" : "", "family" : "Shin", "given" : "Hyunjin", "non-dropping-particle" : "", "parse-names" : false, "suffix" : "" }, { "dropping-particle" : "", "family" : "Shou", "given" : "Chong", "non-dropping-particle" : "", "parse-names" : false, "suffix" : "" }, { "dropping-particle" : "", "family" : "Slack", "given" : "Frank J", "non-dropping-particle" : "", "parse-names" : false, "suffix" : "" }, { "dropping-particle" : "", "family" : "Slightam", "given" : "Cindie", "non-dropping-particle" : "", "parse-names" : false, "suffix" : "" }, { "dropping-particle" : "", "family" : "Smith", "given" : "Richard", "non-dropping-particle" : "", "parse-names" : false, "suffix" : "" }, { "dropping-particle" : "", "family" : "Spencer", "given" : "William C", "non-dropping-particle" : "", "parse-names" : false, "suffix" : "" }, { "dropping-particle" : "", "family" : "Stinson", "given" : "E O", "non-dropping-particle" : "", "parse-names" : false, "suffix" : "" }, { "dropping-particle" : "", "family" : "Taing", "given" : "Scott", "non-dropping-particle" : "", "parse-names" : false, "suffix" : "" }, { "dropping-particle" : "", "family" : "Takasaki", "given" : "Teruaki", "non-dropping-particle" : "", "parse-names" : false, "suffix" : "" }, { "dropping-particle" : "", "family" : "Vafeados", "given" : "Dionne", "non-dropping-particle" : "", "parse-names" : false, "suffix" : "" }, { "dropping-particle" : "", "family" : "Voronina", "given" : "Ksenia", "non-dropping-particle" : "", "parse-names" : false, "suffix" : "" }, { "dropping-particle" : "", "family" : "Wang", "given" : "Guilin", "non-dropping-particle" : "", "parse-names" : false, "suffix" : "" }, { "dropping-particle" : "", "family" : "Washington", "given" : "Nicole L", "non-dropping-particle" : "", "parse-names" : false, "suffix" : "" }, { "dropping-particle" : "", "family" : "Whittle", "given" : "Christina M", "non-dropping-particle" : "", "parse-names" : false, "suffix" : "" }, { "dropping-particle" : "", "family" : "Wu", "given" : "Beijing", "non-dropping-particle" : "", "parse-names" : false, "suffix" : "" }, { "dropping-particle" : "", "family" : "Yan", "given" : "Koon-Kiu", "non-dropping-particle" : "", "parse-names" : false, "suffix" : "" }, { "dropping-particle" : "", "family" : "Zeller", "given" : "Georg", "non-dropping-particle" : "", "parse-names" : false, "suffix" : "" }, { "dropping-particle" : "", "family" : "Zha", "given" : "Zheng", "non-dropping-particle" : "", "parse-names" : false, "suffix" : "" }, { "dropping-particle" : "", "family" : "Zhong", "given" : "Mei", "non-dropping-particle" : "", "parse-names" : false, "suffix" : "" }, { "dropping-particle" : "", "family" : "Zhou", "given" : "Xingliang", "non-dropping-particle" : "", "parse-names" : false, "suffix" : "" }, { "dropping-particle" : "", "family" : "Ahringer", "given" : "Julie", "non-dropping-particle" : "", "parse-names" : false, "suffix" : "" }, { "dropping-particle" : "", "family" : "Strome", "given" : "Susan", "non-dropping-particle" : "", "parse-names" : false, "suffix" : "" }, { "dropping-particle" : "", "family" : "Gunsalus", "given" : "Kristin C", "non-dropping-particle" : "", "parse-names" : false, "suffix" : "" }, { "dropping-particle" : "", "family" : "Micklem", "given" : "Gos", "non-dropping-particle" : "", "parse-names" : false, "suffix" : "" }, { "dropping-particle" : "", "family" : "Liu", "given" : "X Shirley", "non-dropping-particle" : "", "parse-names" : false, "suffix" : "" }, { "dropping-particle" : "", "family" : "Reinke", "given" : "Valerie", "non-dropping-particle" : "", "parse-names" : false, "suffix" : "" }, { "dropping-particle" : "", "family" : "Kim", "given" : "Stuart K", "non-dropping-particle" : "", "parse-names" : false, "suffix" : "" }, { "dropping-particle" : "", "family" : "Hillier", "given" : "LaDeana W", "non-dropping-particle" : "", "parse-names" : false, "suffix" : "" }, { "dropping-particle" : "", "family" : "Henikoff", "given" : "Steven", "non-dropping-particle" : "", "parse-names" : false, "suffix" : "" }, { "dropping-particle" : "", "family" : "Piano", "given" : "Fabio", "non-dropping-particle" : "", "parse-names" : false, "suffix" : "" }, { "dropping-particle" : "", "family" : "Snyder", "given" : "Michael", "non-dropping-particle" : "", "parse-names" : false, "suffix" : "" }, { "dropping-particle" : "", "family" : "Stein", "given" : "Lincoln", "non-dropping-particle" : "", "parse-names" : false, "suffix" : "" }, { "dropping-particle" : "", "family" : "Lieb", "given" : "Jason D", "non-dropping-particle" : "", "parse-names" : false, "suffix" : "" }, { "dropping-particle" : "", "family" : "Waterston", "given" : "Robert H", "non-dropping-particle" : "", "parse-names" : false, "suffix" : "" } ], "container-title" : "Science (New York, N.Y.)", "id" : "ITEM-4", "issue" : "6012", "issued" : { "date-parts" : [ [ "2010" ] ] }, "page" : "1775-1787", "title" : "Integrative analysis of the Caenorhabditis elegans genome by the modENCODE project.", "type" : "article-journal", "volume" : "330" }, "uris" : [ "http://www.mendeley.com/documents/?uuid=ac479acf-02d2-45b0-b26b-fd9c655c635a" ] } ], "mendeley" : { "formattedCitation" : "&lt;sup&gt;7\u201310&lt;/sup&gt;", "plainTextFormattedCitation" : "7\u201310", "previouslyFormattedCitation" : "[11, 28\u201330]" }, "properties" : { "noteIndex" : 0 }, "schema" : "https://github.com/citation-style-language/schema/raw/master/csl-citation.json" }</w:instrText>
      </w:r>
      <w:r>
        <w:rPr>
          <w:rFonts w:ascii="Arial" w:eastAsia="Times New Roman" w:hAnsi="Arial" w:cs="Arial"/>
          <w:shd w:val="clear" w:color="auto" w:fill="FFFFFF"/>
        </w:rPr>
        <w:fldChar w:fldCharType="separate"/>
      </w:r>
      <w:r w:rsidRPr="009E7ECB">
        <w:rPr>
          <w:rFonts w:ascii="Arial" w:eastAsia="Times New Roman" w:hAnsi="Arial" w:cs="Arial"/>
          <w:noProof/>
          <w:shd w:val="clear" w:color="auto" w:fill="FFFFFF"/>
          <w:vertAlign w:val="superscript"/>
        </w:rPr>
        <w:t>7–10</w:t>
      </w:r>
      <w:r>
        <w:rPr>
          <w:rFonts w:ascii="Arial" w:eastAsia="Times New Roman" w:hAnsi="Arial" w:cs="Arial"/>
          <w:shd w:val="clear" w:color="auto" w:fill="FFFFFF"/>
        </w:rPr>
        <w:fldChar w:fldCharType="end"/>
      </w:r>
      <w:r w:rsidRPr="00855833">
        <w:rPr>
          <w:rFonts w:ascii="Arial" w:eastAsia="Times New Roman" w:hAnsi="Arial" w:cs="Arial"/>
          <w:color w:val="222222"/>
          <w:shd w:val="clear" w:color="auto" w:fill="FFFFFF"/>
        </w:rPr>
        <w:t xml:space="preserve">. </w:t>
      </w:r>
    </w:p>
    <w:p w:rsidR="009E7ECB" w:rsidRDefault="009E7ECB" w:rsidP="009E7ECB">
      <w:pPr>
        <w:spacing w:after="0" w:line="240" w:lineRule="auto"/>
        <w:rPr>
          <w:rFonts w:ascii="Arial" w:hAnsi="Arial" w:cs="Arial"/>
        </w:rPr>
      </w:pPr>
    </w:p>
    <w:p w:rsidR="009E7ECB" w:rsidRDefault="009E7ECB" w:rsidP="009E7ECB">
      <w:pPr>
        <w:spacing w:after="0" w:line="240" w:lineRule="auto"/>
        <w:rPr>
          <w:rFonts w:ascii="Arial" w:eastAsia="Times New Roman" w:hAnsi="Arial" w:cs="Arial"/>
          <w:color w:val="222222"/>
          <w:shd w:val="clear" w:color="auto" w:fill="FFFFFF"/>
        </w:rPr>
      </w:pPr>
      <w:r>
        <w:rPr>
          <w:rFonts w:ascii="Arial" w:eastAsia="Times New Roman" w:hAnsi="Arial" w:cs="Arial"/>
          <w:color w:val="222222"/>
          <w:shd w:val="clear" w:color="auto" w:fill="FFFFFF"/>
        </w:rPr>
        <w:t>We</w:t>
      </w:r>
      <w:r w:rsidRPr="00855833">
        <w:rPr>
          <w:rFonts w:ascii="Arial" w:eastAsia="Times New Roman" w:hAnsi="Arial" w:cs="Arial"/>
          <w:color w:val="222222"/>
          <w:shd w:val="clear" w:color="auto" w:fill="FFFFFF"/>
        </w:rPr>
        <w:t xml:space="preserve"> also </w:t>
      </w:r>
      <w:r>
        <w:rPr>
          <w:rFonts w:ascii="Arial" w:eastAsia="Times New Roman" w:hAnsi="Arial" w:cs="Arial"/>
          <w:color w:val="222222"/>
          <w:shd w:val="clear" w:color="auto" w:fill="FFFFFF"/>
        </w:rPr>
        <w:t xml:space="preserve">serve as </w:t>
      </w:r>
      <w:r w:rsidRPr="00855833">
        <w:rPr>
          <w:rFonts w:ascii="Arial" w:eastAsia="Times New Roman" w:hAnsi="Arial" w:cs="Arial"/>
          <w:color w:val="222222"/>
          <w:shd w:val="clear" w:color="auto" w:fill="FFFFFF"/>
        </w:rPr>
        <w:t>the data integration hub in the exRNA consortium (</w:t>
      </w:r>
      <w:hyperlink r:id="rId9" w:history="1">
        <w:r w:rsidRPr="00855833">
          <w:rPr>
            <w:rFonts w:ascii="Arial" w:eastAsia="Times New Roman" w:hAnsi="Arial" w:cs="Arial"/>
            <w:color w:val="1155CC"/>
            <w:u w:val="single"/>
            <w:shd w:val="clear" w:color="auto" w:fill="FFFFFF"/>
          </w:rPr>
          <w:t>http://exrna.org/</w:t>
        </w:r>
      </w:hyperlink>
      <w:r w:rsidRPr="00855833">
        <w:rPr>
          <w:rFonts w:ascii="Arial" w:eastAsia="Times New Roman" w:hAnsi="Arial" w:cs="Arial"/>
          <w:color w:val="222222"/>
          <w:shd w:val="clear" w:color="auto" w:fill="FFFFFF"/>
        </w:rPr>
        <w:t>)</w:t>
      </w:r>
      <w:r>
        <w:rPr>
          <w:rFonts w:ascii="Arial" w:eastAsia="Times New Roman" w:hAnsi="Arial" w:cs="Arial"/>
          <w:color w:val="222222"/>
          <w:shd w:val="clear" w:color="auto" w:fill="FFFFFF"/>
        </w:rPr>
        <w:t xml:space="preserve">, which </w:t>
      </w:r>
      <w:r w:rsidRPr="00855833">
        <w:rPr>
          <w:rFonts w:ascii="Arial" w:eastAsia="Times New Roman" w:hAnsi="Arial" w:cs="Arial"/>
          <w:color w:val="222222"/>
          <w:shd w:val="clear" w:color="auto" w:fill="FFFFFF"/>
        </w:rPr>
        <w:t>is generating hundreds of RNA-seq and small RNA-seq samples. Other notable consortia for which we have been involved in pipeline construction and big data processing and analyses include the BrainSpan project (</w:t>
      </w:r>
      <w:hyperlink r:id="rId10" w:history="1">
        <w:r w:rsidRPr="00855833">
          <w:rPr>
            <w:rFonts w:ascii="Arial" w:eastAsia="Times New Roman" w:hAnsi="Arial" w:cs="Arial"/>
            <w:color w:val="1155CC"/>
            <w:u w:val="single"/>
            <w:shd w:val="clear" w:color="auto" w:fill="FFFFFF"/>
          </w:rPr>
          <w:t>http://www.brainspan.org</w:t>
        </w:r>
      </w:hyperlink>
      <w:r w:rsidRPr="00855833">
        <w:rPr>
          <w:rFonts w:ascii="Arial" w:eastAsia="Times New Roman" w:hAnsi="Arial" w:cs="Arial"/>
          <w:color w:val="222222"/>
          <w:shd w:val="clear" w:color="auto" w:fill="FFFFFF"/>
        </w:rPr>
        <w:t>/), which collected RNA-seq data for 8-16 brain structures in each of 13 brain developmental stages</w:t>
      </w:r>
      <w:r>
        <w:rPr>
          <w:rFonts w:ascii="Arial" w:eastAsia="Times New Roman" w:hAnsi="Arial" w:cs="Arial"/>
          <w:color w:val="222222"/>
          <w:shd w:val="clear" w:color="auto" w:fill="FFFFFF"/>
        </w:rPr>
        <w:fldChar w:fldCharType="begin" w:fldLock="1"/>
      </w:r>
      <w:r>
        <w:rPr>
          <w:rFonts w:ascii="Arial" w:eastAsia="Times New Roman" w:hAnsi="Arial" w:cs="Arial"/>
          <w:color w:val="222222"/>
          <w:shd w:val="clear" w:color="auto" w:fill="FFFFFF"/>
        </w:rPr>
        <w:instrText>ADDIN CSL_CITATION { "citationItems" : [ { "id" : "ITEM-1", "itemData" : { "DOI" : "10.1038/nature13185", "ISBN" : "1476-4687 (Electronic)\\r0028-0836 (Linking)", "ISSN" : "1476-4687", "PMID" : "24695229", "abstract" : "The anatomical and functional architecture of the human brain is mainly determined by prenatal transcriptional processes. We describe an anatomically comprehensive atlas of the mid-gestational human brain, including de novo reference atlases, in situ hybridization, ultra-high-resolution magnetic resonance imaging (MRI) and microarray analysis on highly discrete laser-microdissected brain regions. In developing cerebral cortex, transcriptional differences are found between different proliferative and post-mitotic layers, wherein laminar signatures reflect cellular composition and developmental processes. Cytoarchitectural differences between human and mouse have molecular correlates, including species differences in gene expression in subplate, although surprisingly we find minimal differences between the inner and outer subventricular zones even though the outer zone is expanded in humans. Both germinal and post-mitotic cortical layers exhibit fronto-temporal gradients, with particular enrichment in the frontal lobe. Finally, many neurodevelopmental disorder and human-evolution-related genes show patterned expression, potentially underlying unique features of human cortical formation. These data provide a rich, freely-accessible resource for understanding human brain development.", "author" : [ { "dropping-particle" : "", "family" : "Miller", "given" : "Jeremy a", "non-dropping-particle" : "", "parse-names" : false, "suffix" : "" }, { "dropping-particle" : "", "family" : "Ding", "given" : "Song-Lin", "non-dropping-particle" : "", "parse-names" : false, "suffix" : "" }, { "dropping-particle" : "", "family" : "Sunkin", "given" : "Susan M", "non-dropping-particle" : "", "parse-names" : false, "suffix" : "" }, { "dropping-particle" : "", "family" : "Smith", "given" : "Kimberly a", "non-dropping-particle" : "", "parse-names" : false, "suffix" : "" }, { "dropping-particle" : "", "family" : "Ng", "given" : "Lydia", "non-dropping-particle" : "", "parse-names" : false, "suffix" : "" }, { "dropping-particle" : "", "family" : "Szafer", "given" : "Aaron", "non-dropping-particle" : "", "parse-names" : false, "suffix" : "" }, { "dropping-particle" : "", "family" : "Ebbert", "given" : "Amanda", "non-dropping-particle" : "", "parse-names" : false, "suffix" : "" }, { "dropping-particle" : "", "family" : "Riley", "given" : "Zackery L", "non-dropping-particle" : "", "parse-names" : false, "suffix" : "" }, { "dropping-particle" : "", "family" : "Royall", "given" : "Joshua J", "non-dropping-particle" : "", "parse-names" : false, "suffix" : "" }, { "dropping-particle" : "", "family" : "Aiona", "given" : "Kaylynn", "non-dropping-particle" : "", "parse-names" : false, "suffix" : "" }, { "dropping-particle" : "", "family" : "Arnold", "given" : "James M", "non-dropping-particle" : "", "parse-names" : false, "suffix" : "" }, { "dropping-particle" : "", "family" : "Bennet", "given" : "Crissa", "non-dropping-particle" : "", "parse-names" : false, "suffix" : "" }, { "dropping-particle" : "", "family" : "Bertagnolli", "given" : "Darren", "non-dropping-particle" : "", "parse-names" : false, "suffix" : "" }, { "dropping-particle" : "", "family" : "Brouner", "given" : "Krissy", "non-dropping-particle" : "", "parse-names" : false, "suffix" : "" }, { "dropping-particle" : "", "family" : "Butler", "given" : "Stephanie", "non-dropping-particle" : "", "parse-names" : false, "suffix" : "" }, { "dropping-particle" : "", "family" : "Caldejon", "given" : "Shiella", "non-dropping-particle" : "", "parse-names" : false, "suffix" : "" }, { "dropping-particle" : "", "family" : "Carey", "given" : "Anita", "non-dropping-particle" : "", "parse-names" : false, "suffix" : "" }, { "dropping-particle" : "", "family" : "Cuhaciyan", "given" : "Christine", "non-dropping-particle" : "", "parse-names" : false, "suffix" : "" }, { "dropping-particle" : "", "family" : "Dalley", "given" : "Rachel a", "non-dropping-particle" : "", "parse-names" : false, "suffix" : "" }, { "dropping-particle" : "", "family" : "Dee", "given" : "Nick", "non-dropping-particle" : "", "parse-names" : false, "suffix" : "" }, { "dropping-particle" : "", "family" : "Dolbeare", "given" : "Tim a", "non-dropping-particle" : "", "parse-names" : false, "suffix" : "" }, { "dropping-particle" : "", "family" : "Facer", "given" : "Benjamin a C", "non-dropping-particle" : "", "parse-names" : false, "suffix" : "" }, { "dropping-particle" : "", "family" : "Feng", "given" : "David", "non-dropping-particle" : "", "parse-names" : false, "suffix" : "" }, { "dropping-particle" : "", "family" : "Fliss", "given" : "Tim P", "non-dropping-particle" : "", "parse-names" : false, "suffix" : "" }, { "dropping-particle" : "", "family" : "Gee", "given" : "Garrett", "non-dropping-particle" : "", "parse-names" : false, "suffix" : "" }, { "dropping-particle" : "", "family" : "Goldy", "given" : "Jeff", "non-dropping-particle" : "", "parse-names" : false, "suffix" : "" }, { "dropping-particle" : "", "family" : "Gourley", "given" : "Lindsey", "non-dropping-particle" : "", "parse-names" : false, "suffix" : "" }, { "dropping-particle" : "", "family" : "Gregor", "given" : "Benjamin W", "non-dropping-particle" : "", "parse-names" : false, "suffix" : "" }, { "dropping-particle" : "", "family" : "Gu", "given" : "Guangyu", "non-dropping-particle" : "", "parse-names" : false, "suffix" : "" }, { "dropping-particle" : "", "family" : "Howard", "given" : "Robert E", "non-dropping-particle" : "", "parse-names" : false, "suffix" : "" }, { "dropping-particle" : "", "family" : "Jochim", "given" : "Jayson M", "non-dropping-particle" : "", "parse-names" : false, "suffix" : "" }, { "dropping-particle" : "", "family" : "Kuan", "given" : "Chihchau L", "non-dropping-particle" : "", "parse-names" : false, "suffix" : "" }, { "dropping-particle" : "", "family" : "Lau", "given" : "Christopher", "non-dropping-particle" : "", "parse-names" : false, "suffix" : "" }, { "dropping-particle" : "", "family" : "Lee", "given" : "Chang-Kyu", "non-dropping-particle" : "", "parse-names" : false, "suffix" : "" }, { "dropping-particle" : "", "family" : "Lee", "given" : "Felix", "non-dropping-particle" : "", "parse-names" : false, "suffix" : "" }, { "dropping-particle" : "", "family" : "Lemon", "given" : "Tracy a", "non-dropping-particle" : "", "parse-names" : false, "suffix" : "" }, { "dropping-particle" : "", "family" : "Lesnar", "given" : "Phil", "non-dropping-particle" : "", "parse-names" : false, "suffix" : "" }, { "dropping-particle" : "", "family" : "McMurray", "given" : "Bergen", "non-dropping-particle" : "", "parse-names" : false, "suffix" : "" }, { "dropping-particle" : "", "family" : "Mastan", "given" : "Naveed", "non-dropping-particle" : "", "parse-names" : false, "suffix" : "" }, { "dropping-particle" : "", "family" : "Mosqueda", "given" : "Nerick", "non-dropping-particle" : "", "parse-names" : false, "suffix" : "" }, { "dropping-particle" : "", "family" : "Naluai-Cecchini", "given" : "Theresa", "non-dropping-particle" : "", "parse-names" : false, "suffix" : "" }, { "dropping-particle" : "", "family" : "Ngo", "given" : "Nhan-Kiet", "non-dropping-particle" : "", "parse-names" : false, "suffix" : "" }, { "dropping-particle" : "", "family" : "Nyhus", "given" : "Julie", "non-dropping-particle" : "", "parse-names" : false, "suffix" : "" }, { "dropping-particle" : "", "family" : "Oldre", "given" : "Aaron", "non-dropping-particle" : "", "parse-names" : false, "suffix" : "" }, { "dropping-particle" : "", "family" : "Olson", "given" : "Eric", "non-dropping-particle" : "", "parse-names" : false, "suffix" : "" }, { "dropping-particle" : "", "family" : "Parente", "given" : "Jody",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Stevens", "given" : "Allison", "non-dropping-particle" : "", "parse-names" : false, "suffix" : "" }, { "dropping-particle" : "", "family" : "Pletikos", "given" : "Mihovil", "non-dropping-particle" : "", "parse-names" : false, "suffix" : "" }, { "dropping-particle" : "", "family" : "Reding", "given" : "Melissa", "non-dropping-particle" : "", "parse-names" : false, "suffix" : "" }, { "dropping-particle" : "", "family" : "Roll", "given" : "Kate", "non-dropping-particle" : "", "parse-names" : false, "suffix" : "" }, { "dropping-particle" : "", "family" : "Sandman", "given" : "David", "non-dropping-particle" : "", "parse-names" : false, "suffix" : "" }, { "dropping-particle" : "", "family" : "Sarreal", "given" : "Melaine", "non-dropping-particle" : "", "parse-names" : false, "suffix" : "" }, { "dropping-particle" : "", "family" : "Shapouri", "given" : "Sheila", "non-dropping-particle" : "", "parse-names" : false, "suffix" : "" }, { "dropping-particle" : "V", "family" : "Shapovalova", "given" : "Nadiya", "non-dropping-particle" : "", "parse-names" : false, "suffix" : "" }, { "dropping-particle" : "", "family" : "Shen", "given" : "Elaine H", "non-dropping-particle" : "", "parse-names" : false, "suffix" : "" }, { "dropping-particle" : "", "family" : "Sjoquist", "given" : "Nathan", "non-dropping-particle" : "", "parse-names" : false, "suffix" : "" }, { "dropping-particle" : "", "family" : "Slaughterbeck", "given" : "Clifford R", "non-dropping-particle" : "", "parse-names" : false, "suffix" : "" }, { "dropping-particle" : "", "family" : "Smith", "given" : "Michael", "non-dropping-particle" : "", "parse-names" : false, "suffix" : "" }, { "dropping-particle" : "", "family" : "Sodt", "given" : "Andy J", "non-dropping-particle" : "", "parse-names" : false, "suffix" : "" }, { "dropping-particle" : "", "family" : "Williams", "given" : "Derric", "non-dropping-particle" : "", "parse-names" : false, "suffix" : "" }, { "dropping-particle" : "", "family" : "Z\u00f6llei", "given" : "Lilla", "non-dropping-particle" : "", "parse-names" : false, "suffix" : "" }, { "dropping-particle" : "", "family" : "Fischl", "given" : "Bruce", "non-dropping-particle" : "", "parse-names" : false, "suffix" : "" }, { "dropping-particle" : "", "family" : "Gerstein", "given" : "Mark B", "non-dropping-particle" : "", "parse-names" : false, "suffix" : "" }, { "dropping-particle" : "", "family" : "Geschwind", "given" : "Daniel H", "non-dropping-particle" : "", "parse-names" : false, "suffix" : "" }, { "dropping-particle" : "", "family" : "Glass", "given" : "Ian a", "non-dropping-particle" : "", "parse-names" : false, "suffix" : "" }, { "dropping-particle" : "", "family" : "Hawrylycz", "given" : "Michael J", "non-dropping-particle" : "", "parse-names" : false, "suffix" : "" }, { "dropping-particle" : "", "family" : "Hevner", "given" : "Robert F", "non-dropping-particle" : "", "parse-names" : false, "suffix" : "" }, { "dropping-particle" : "", "family" : "Huang", "given" : "Hao", "non-dropping-particle" : "", "parse-names" : false, "suffix" : "" }, { "dropping-particle" : "", "family" : "Jones", "given" : "Allan R", "non-dropping-particle" : "", "parse-names" : false, "suffix" : "" }, { "dropping-particle" : "", "family" : "Knowles", "given" : "James a", "non-dropping-particle" : "", "parse-names" : false, "suffix" : "" }, { "dropping-particle" : "", "family" : "Levitt", "given" : "Pat", "non-dropping-particle" : "", "parse-names" : false, "suffix" : "" }, { "dropping-particle" : "", "family" : "Phillips", "given" : "John W", "non-dropping-particle" : "", "parse-names" : false, "suffix" : "" }, { "dropping-particle" : "", "family" : "Sestan", "given" : "Nenad", "non-dropping-particle" : "", "parse-names" : false, "suffix" : "" }, { "dropping-particle" : "", "family" : "Wohnoutka", "given" : "Paul", "non-dropping-particle" : "", "parse-names" : false, "suffix" : "" }, { "dropping-particle" : "", "family" : "Dang", "given" : "Chinh", "non-dropping-particle" : "", "parse-names" : false, "suffix" : "" }, { "dropping-particle" : "", "family" : "Bernard", "given" : "Amy", "non-dropping-particle" : "", "parse-names" : false, "suffix" : "" }, { "dropping-particle" : "", "family" : "Hohmann", "given" : "John G", "non-dropping-particle" : "", "parse-names" : false, "suffix" : "" }, { "dropping-particle" : "", "family" : "Lein", "given" : "Ed S", "non-dropping-particle" : "", "parse-names" : false, "suffix" : "" } ], "container-title" : "Nature", "id" : "ITEM-1", "issue" : "7495", "issued" : { "date-parts" : [ [ "2014" ] ] }, "page" : "199-206", "title" : "Transcriptional landscape of the prenatal human brain.", "type" : "article-journal", "volume" : "508" }, "uris" : [ "http://www.mendeley.com/documents/?uuid=95cd6888-4b78-4149-ad11-48b34b90648b" ] } ], "mendeley" : { "formattedCitation" : "&lt;sup&gt;11&lt;/sup&gt;", "plainTextFormattedCitation" : "11", "previouslyFormattedCitation" : "[41]" }, "properties" : { "noteIndex" : 0 }, "schema" : "https://github.com/citation-style-language/schema/raw/master/csl-citation.json" }</w:instrText>
      </w:r>
      <w:r>
        <w:rPr>
          <w:rFonts w:ascii="Arial" w:eastAsia="Times New Roman" w:hAnsi="Arial" w:cs="Arial"/>
          <w:color w:val="222222"/>
          <w:shd w:val="clear" w:color="auto" w:fill="FFFFFF"/>
        </w:rPr>
        <w:fldChar w:fldCharType="separate"/>
      </w:r>
      <w:r w:rsidRPr="009E7ECB">
        <w:rPr>
          <w:rFonts w:ascii="Arial" w:eastAsia="Times New Roman" w:hAnsi="Arial" w:cs="Arial"/>
          <w:noProof/>
          <w:color w:val="222222"/>
          <w:shd w:val="clear" w:color="auto" w:fill="FFFFFF"/>
          <w:vertAlign w:val="superscript"/>
        </w:rPr>
        <w:t>11</w:t>
      </w:r>
      <w:r>
        <w:rPr>
          <w:rFonts w:ascii="Arial" w:eastAsia="Times New Roman" w:hAnsi="Arial" w:cs="Arial"/>
          <w:color w:val="222222"/>
          <w:shd w:val="clear" w:color="auto" w:fill="FFFFFF"/>
        </w:rPr>
        <w:fldChar w:fldCharType="end"/>
      </w:r>
      <w:r w:rsidRPr="00855833">
        <w:rPr>
          <w:rFonts w:ascii="Arial" w:eastAsia="Times New Roman" w:hAnsi="Arial" w:cs="Arial"/>
          <w:color w:val="222222"/>
          <w:shd w:val="clear" w:color="auto" w:fill="FFFFFF"/>
        </w:rPr>
        <w:t>, as well as the PsychENCODE project (</w:t>
      </w:r>
      <w:hyperlink r:id="rId11" w:history="1">
        <w:r w:rsidRPr="00855833">
          <w:rPr>
            <w:rFonts w:ascii="Arial" w:eastAsia="Times New Roman" w:hAnsi="Arial" w:cs="Arial"/>
            <w:color w:val="1155CC"/>
            <w:u w:val="single"/>
            <w:shd w:val="clear" w:color="auto" w:fill="FFFFFF"/>
          </w:rPr>
          <w:t>http://psychencode.org/</w:t>
        </w:r>
      </w:hyperlink>
      <w:r w:rsidRPr="00855833">
        <w:rPr>
          <w:rFonts w:ascii="Arial" w:eastAsia="Times New Roman" w:hAnsi="Arial" w:cs="Arial"/>
          <w:color w:val="222222"/>
          <w:shd w:val="clear" w:color="auto" w:fill="FFFFFF"/>
        </w:rPr>
        <w:t xml:space="preserve">). </w:t>
      </w:r>
    </w:p>
    <w:p w:rsidR="009E7ECB" w:rsidRDefault="009E7ECB" w:rsidP="009E7ECB">
      <w:pPr>
        <w:spacing w:after="0" w:line="240" w:lineRule="auto"/>
        <w:rPr>
          <w:rFonts w:ascii="Arial" w:eastAsia="Times New Roman" w:hAnsi="Arial" w:cs="Arial"/>
          <w:color w:val="222222"/>
          <w:shd w:val="clear" w:color="auto" w:fill="FFFFFF"/>
        </w:rPr>
      </w:pPr>
    </w:p>
    <w:p w:rsidR="009E7ECB" w:rsidRPr="00611AD7" w:rsidRDefault="009E7ECB" w:rsidP="009E7ECB">
      <w:pPr>
        <w:pStyle w:val="Heading3"/>
        <w:spacing w:before="40" w:line="259" w:lineRule="auto"/>
        <w:rPr>
          <w:rFonts w:ascii="Arial" w:eastAsia="Times New Roman" w:hAnsi="Arial" w:cs="Arial"/>
        </w:rPr>
      </w:pPr>
      <w:r w:rsidRPr="00611AD7">
        <w:rPr>
          <w:rFonts w:ascii="Arial" w:eastAsia="Times New Roman" w:hAnsi="Arial" w:cs="Arial"/>
        </w:rPr>
        <w:lastRenderedPageBreak/>
        <w:t>Previous work on various social and practical aspects of privacy</w:t>
      </w:r>
    </w:p>
    <w:p w:rsidR="009E7ECB" w:rsidRPr="00611AD7" w:rsidRDefault="009E7ECB" w:rsidP="009E7ECB">
      <w:pPr>
        <w:spacing w:after="0" w:line="240" w:lineRule="auto"/>
        <w:rPr>
          <w:rFonts w:ascii="Arial" w:eastAsia="Times New Roman" w:hAnsi="Arial" w:cs="Arial"/>
          <w:color w:val="000000"/>
        </w:rPr>
      </w:pPr>
    </w:p>
    <w:p w:rsidR="00B273F1" w:rsidRPr="00637D1F" w:rsidRDefault="009E7ECB" w:rsidP="00B273F1">
      <w:r w:rsidRPr="00611AD7">
        <w:rPr>
          <w:rFonts w:ascii="Arial" w:hAnsi="Arial" w:cs="Arial"/>
        </w:rPr>
        <w:t xml:space="preserve">We also have been active in raising privacy concerns with regard to large-scale genomic datasets. Genomic information axiomatically uniquely identifies its owner. </w:t>
      </w:r>
      <w:r w:rsidRPr="00611AD7">
        <w:rPr>
          <w:rFonts w:ascii="Arial" w:eastAsia="Times New Roman" w:hAnsi="Arial" w:cs="Arial"/>
          <w:color w:val="000000"/>
        </w:rPr>
        <w:t>Moreover, and perhaps more problematic, individuals represented in genomic datasets implicitly add the genomic information of their close relatives (who share much of the genomic data by relatedness) who likely have not consented to having their data included in the dataset</w:t>
      </w:r>
      <w:r w:rsidRPr="00611AD7">
        <w:rPr>
          <w:rFonts w:ascii="Arial" w:hAnsi="Arial" w:cs="Arial"/>
        </w:rPr>
        <w:t>. We have suggested in a number of publications that a combination of technological, regulatory and policy changes might best serve to protect individuals described by this arguably unanonymizable data</w:t>
      </w:r>
      <w:r w:rsidRPr="00611AD7">
        <w:rPr>
          <w:rFonts w:ascii="Arial" w:hAnsi="Arial" w:cs="Arial"/>
        </w:rPr>
        <w:fldChar w:fldCharType="begin" w:fldLock="1"/>
      </w:r>
      <w:r>
        <w:rPr>
          <w:rFonts w:ascii="Arial" w:hAnsi="Arial" w:cs="Arial"/>
        </w:rPr>
        <w:instrText>ADDIN CSL_CITATION { "citationItems" : [ { "id" : "ITEM-1", "itemData" : { "DOI" : "10.1109/ETHICS.2014.6893418", "ISBN" : "978-1-4799-4992-2", "abstract" : "The issues of privacy and disclosure are two sides of a weighty coin. Computational biologists and other scientists involved in genomic research need to be constantly cognizant of the push and pull of these two important concepts. Clinical genomics research in particular raises a number of particularly poignant concerns as society struggles between invasions of privacy such as recent efforts by the FBI and the NSA, and our own (surprisingly) personal disclosures on social media sites or via apathetic acquiescence to large data collection efforts. With regard to privacy there are numerous computational efforts that have heretofore offered to provide both the robustness of protection and the ease of use to be effective in manipulating the terabytes of data before the genomics researcher. Unfortunately algorithms alone have thus far failed to provide either the necessary strength to foil those intent on obtaining information or the promised agility to manipulate the vast datasets. While technical solutions advance, they cannot stand on their own and this paper proposes and outlines a licensing scheme, similar to those used by professional organizations, that not only enforce a code of conduct and punish those who fail to live up to that code, but also mandate required continuing education to limit the possibility that the code will be violated inadvertently. It is the use of the social and the technological advances together that will likely create not only an environment that fosters research and innovation, but also one that is responsive to privacy needs and norms.", "author" : [ { "dropping-particle" : "", "family" : "Greenbaum", "given" : "Dov", "non-dropping-particle" : "", "parse-names" : false, "suffix" : "" }, { "dropping-particle" : "", "family" : "Harmanci", "given" : "Arif", "non-dropping-particle" : "", "parse-names" : false, "suffix" : "" }, { "dropping-particle" : "", "family" : "Gerstein", "given" : "Mark", "non-dropping-particle" : "", "parse-names" : false, "suffix" : "" } ], "container-title" : "2014 IEEE International Symposium on Ethics in Science, Technology and Engineering", "id" : "ITEM-1", "issued" : { "date-parts" : [ [ "2014", "5" ] ] }, "page" : "1-4", "publisher" : "IEEE", "title" : "Proposed social and technological solutions to issues of data privacy in personal genomics", "title-short" : "Ethics in Science, Technology and Engineering, 201", "type" : "paper-conference" }, "uris" : [ "http://www.mendeley.com/documents/?uuid=5a7eb249-4bf0-45b9-9e05-cb8532a57add" ] } ], "mendeley" : { "formattedCitation" : "&lt;sup&gt;12&lt;/sup&gt;", "plainTextFormattedCitation" : "12", "previouslyFormattedCitation" : "[42]" }, "properties" : { "noteIndex" : 0 }, "schema" : "https://github.com/citation-style-language/schema/raw/master/csl-citation.json" }</w:instrText>
      </w:r>
      <w:r w:rsidRPr="00611AD7">
        <w:rPr>
          <w:rFonts w:ascii="Arial" w:hAnsi="Arial" w:cs="Arial"/>
        </w:rPr>
        <w:fldChar w:fldCharType="separate"/>
      </w:r>
      <w:r w:rsidRPr="009E7ECB">
        <w:rPr>
          <w:rFonts w:ascii="Arial" w:hAnsi="Arial" w:cs="Arial"/>
          <w:noProof/>
          <w:vertAlign w:val="superscript"/>
        </w:rPr>
        <w:t>12</w:t>
      </w:r>
      <w:r w:rsidRPr="00611AD7">
        <w:rPr>
          <w:rFonts w:ascii="Arial" w:hAnsi="Arial" w:cs="Arial"/>
        </w:rPr>
        <w:fldChar w:fldCharType="end"/>
      </w:r>
      <w:r w:rsidRPr="00611AD7">
        <w:rPr>
          <w:rFonts w:ascii="Arial" w:hAnsi="Arial" w:cs="Arial"/>
        </w:rPr>
        <w:t>. The policy and regulatory changes would reflect changing norms where we, as a society, no longer dogmatically desire anonymity in many areas of our lives, or at the minimum, have come to peace with the lack of privacy in the modern age</w:t>
      </w:r>
      <w:r w:rsidRPr="00611AD7">
        <w:rPr>
          <w:rFonts w:ascii="Arial" w:hAnsi="Arial" w:cs="Arial"/>
        </w:rPr>
        <w:fldChar w:fldCharType="begin" w:fldLock="1"/>
      </w:r>
      <w:r>
        <w:rPr>
          <w:rFonts w:ascii="Arial" w:hAnsi="Arial" w:cs="Arial"/>
        </w:rPr>
        <w:instrText>ADDIN CSL_CITATION { "citationItems" : [ { "id" : "ITEM-1", "itemData" : { "DOI" : "10.1080/15265161.2013.776134", "ISSN" : "1526-5161", "PMID" : "23557049", "abstract" : "View full textDownload full textRelated articlesView all related articles\\n    \\n            \\n\\n\\n\\n\\n\\n\\n\\n    \\n\\n\\n    \\n\\n\\n\\n\\n\\n    var addthis_config = {\\n        ui_cobrand: \"Taylor &amp;amp; Francis Online\",\\n        services_compact: \"citeulike,netvibes,twitter,technorati,delicious,linkedin,facebook,stumbleupon,digg,google,more\",\\n        pubid: \"ra-4dff56cd6bb1830b\"\\n    };\\n\\n                Share on email\\n                Share on facebook\\n                Share on twitter\\n                More Sharing Services\\n                \\n                var addthis_config = {\"data_track_addressbar\":true,\"ui_click\":true};\\n        \\n            \\n                    \\n                        Add to shortlist\\n                    \\n                \\n\\n        \\n\\n        \\n            \\n                \\n                        \\n                            Link\\n                        \\n\\n                        \\n                            \\n                                \\n                                    Permalink\\n                                \\n\\n                                \\n                                    \\n                                    \\n\\n                                    \\n\\n\\n\\n                                    \\n                                        \\n                                    \\n\\n\\n\\n\\n                                    \\n                                    \\n                                            http://dx.doi.org/10.1080/15265161.2013.776134\\n                                    \\n                                \\n                            \\n                            \\n                            \\n                        \\n                    \\n            \\n        \\n\\n        \\n            \\n                \\n                        \\n                            Download Citation\\n                        \\n                    \\n\\n            \\n        \\n    \\n            Recommend to:\\n        \\n        \\n            \\n                    \\n                \\n\\n            \\n\\n            \\n                \\n                \\n                \\n                \\n\\n                A friend", "author" : [ { "dropping-particle" : "", "family" : "Greenbaum", "given" : "Dov", "non-dropping-particle" : "", "parse-names" : false, "suffix" : "" } ], "container-title" : "The American Journal of Bioethics", "id" : "ITEM-1", "issue" : "5", "issued" : { "date-parts" : [ [ "2013" ] ] }, "page" : "47-50", "title" : "Genomic Data Disclosure: Time to Reassess the Realities", "type" : "article-journal", "volume" : "13" }, "uris" : [ "http://www.mendeley.com/documents/?uuid=e15aec17-43e6-41ed-9a03-4029d91a649a" ] } ], "mendeley" : { "formattedCitation" : "&lt;sup&gt;13&lt;/sup&gt;", "plainTextFormattedCitation" : "13", "previouslyFormattedCitation" : "[43]" }, "properties" : { "noteIndex" : 0 }, "schema" : "https://github.com/citation-style-language/schema/raw/master/csl-citation.json" }</w:instrText>
      </w:r>
      <w:r w:rsidRPr="00611AD7">
        <w:rPr>
          <w:rFonts w:ascii="Arial" w:hAnsi="Arial" w:cs="Arial"/>
        </w:rPr>
        <w:fldChar w:fldCharType="separate"/>
      </w:r>
      <w:r w:rsidRPr="009E7ECB">
        <w:rPr>
          <w:rFonts w:ascii="Arial" w:hAnsi="Arial" w:cs="Arial"/>
          <w:noProof/>
          <w:vertAlign w:val="superscript"/>
        </w:rPr>
        <w:t>13</w:t>
      </w:r>
      <w:r w:rsidRPr="00611AD7">
        <w:rPr>
          <w:rFonts w:ascii="Arial" w:hAnsi="Arial" w:cs="Arial"/>
        </w:rPr>
        <w:fldChar w:fldCharType="end"/>
      </w:r>
      <w:r w:rsidRPr="00611AD7">
        <w:rPr>
          <w:rFonts w:ascii="Arial" w:hAnsi="Arial" w:cs="Arial"/>
        </w:rPr>
        <w:t>. In acknowledging the changing realities, instead of regulating how to seek out data, we suggest that regulations focus on limiting instances wherein DNA related data can be used to harm; for example, by limiting employment or insurance opportunities.  We expect that such regulatory changes might further reduce the need for anonymity of heretofore sensitive data. Corresponding technological changes might include considering both how data is stored as well as where that data should be stored</w:t>
      </w:r>
      <w:r w:rsidRPr="00611AD7">
        <w:rPr>
          <w:rFonts w:ascii="Arial" w:hAnsi="Arial" w:cs="Arial"/>
        </w:rPr>
        <w:fldChar w:fldCharType="begin" w:fldLock="1"/>
      </w:r>
      <w:r>
        <w:rPr>
          <w:rFonts w:ascii="Arial" w:hAnsi="Arial" w:cs="Arial"/>
        </w:rPr>
        <w:instrText>ADDIN CSL_CITATION { "citationItems" : [ { "id" : "ITEM-1", "itemData" : { "DOI" : "10.1371/journal.pcbi.1002278", "ISBN" : "1553-7358 (Electronic)\\r1553-734X (Linking)", "ISSN" : "1553734X", "PMID" : "22144881", "abstract" : "Open source and open data have been driving forces in bioinformatics in the past. However, privacy concerns may soon change the landscape, limiting future access to important data sets, including personal genomics data. Here we survey this situation in some detail, describing, in particular, how the large scale of the data from personal genomic sequencing makes it especially hard to share data, exacerbating the privacy problem. We also go over various aspects of genomic privacy: first, there is basic identifiability of subjects having their genome sequenced. However, even for individuals who have consented to be identified, there is the prospect of very detailed future characterization of their genotype, which, unanticipated at the time of their consent, may be more personal and invasive than the release of their medical records. We go over various computational strategies for dealing with the issue of genomic privacy. One can \"slice\" and reformat datasets to allow them to be partially shared while securing the most private variants. This is particularly applicable to functional genomics information, which can be largely processed without variant information. For handling the most private data there are a number of legal and technological approaches-for example, modifying the informed consent procedure to acknowledge that privacy cannot be guaranteed, and/or employing a secure cloud computing environment. Cloud computing in particular may allow access to the data in a more controlled fashion than the current practice of downloading and computing on large datasets. Furthermore, it may be particularly advantageous for small labs, given that the burden of many privacy issues falls disproportionately on them in comparison to large corporations and genome centers. Finally, we discuss how education of future genetics researchers will be important, with curriculums emphasizing privacy and data security. However, teaching personal genomics with identifiable subjects in the university setting will, in turn, create additional privacy issues and social conundrums.", "author" : [ { "dropping-particle" : "", "family" : "Greenbaum", "given" : "Dov", "non-dropping-particle" : "", "parse-names" : false, "suffix" : "" }, { "dropping-particle" : "", "family" : "Sboner", "given" : "Andrea", "non-dropping-particle" : "", "parse-names" : false, "suffix" : "" }, { "dropping-particle" : "", "family" : "Mu", "given" : "Xinmeng Jasmine", "non-dropping-particle" : "", "parse-names" : false, "suffix" : "" }, { "dropping-particle" : "", "family" : "Gerstein", "given" : "Mark", "non-dropping-particle" : "", "parse-names" : false, "suffix" : "" } ], "container-title" : "PLoS Computational Biology", "id" : "ITEM-1", "issue" : "12", "issued" : { "date-parts" : [ [ "2011" ] ] }, "title" : "Genomics and privacy: Implications of the new reality of closed data for the field", "type" : "article", "volume" : "7" }, "uris" : [ "http://www.mendeley.com/documents/?uuid=2ce81c32-f2ec-4fd4-bcaf-960bda9decd5" ] } ], "mendeley" : { "formattedCitation" : "&lt;sup&gt;14&lt;/sup&gt;", "plainTextFormattedCitation" : "14", "previouslyFormattedCitation" : "[44]" }, "properties" : { "noteIndex" : 0 }, "schema" : "https://github.com/citation-style-language/schema/raw/master/csl-citation.json" }</w:instrText>
      </w:r>
      <w:r w:rsidRPr="00611AD7">
        <w:rPr>
          <w:rFonts w:ascii="Arial" w:hAnsi="Arial" w:cs="Arial"/>
        </w:rPr>
        <w:fldChar w:fldCharType="separate"/>
      </w:r>
      <w:r w:rsidRPr="009E7ECB">
        <w:rPr>
          <w:rFonts w:ascii="Arial" w:hAnsi="Arial" w:cs="Arial"/>
          <w:noProof/>
          <w:vertAlign w:val="superscript"/>
        </w:rPr>
        <w:t>14</w:t>
      </w:r>
      <w:r w:rsidRPr="00611AD7">
        <w:rPr>
          <w:rFonts w:ascii="Arial" w:hAnsi="Arial" w:cs="Arial"/>
        </w:rPr>
        <w:fldChar w:fldCharType="end"/>
      </w:r>
      <w:r w:rsidRPr="00611AD7">
        <w:rPr>
          <w:rFonts w:ascii="Arial" w:hAnsi="Arial" w:cs="Arial"/>
        </w:rPr>
        <w:t>. We have suggested, for example, using cloud based storage options to control and monitor access to data sets and limiting the ability and need to download data to inherently more insecure personal and/or portable computers</w:t>
      </w:r>
      <w:r w:rsidRPr="00611AD7">
        <w:rPr>
          <w:rFonts w:ascii="Arial" w:hAnsi="Arial" w:cs="Arial"/>
        </w:rPr>
        <w:fldChar w:fldCharType="begin" w:fldLock="1"/>
      </w:r>
      <w:r>
        <w:rPr>
          <w:rFonts w:ascii="Arial" w:hAnsi="Arial" w:cs="Arial"/>
        </w:rPr>
        <w:instrText>ADDIN CSL_CITATION { "citationItems" : [ { "id" : "ITEM-1", "itemData" : { "DOI" : "10.1080/15265161.2011.608242", "ISBN" : "1536-0075 (Electronic)\\r1526-5161 (Linking)", "ISSN" : "1526-5161", "PMID" : "22047125", "abstract" : "View full textDownload full textRelated\\r\\n    \\r\\n            \\r\\n\\r\\n\\r\\n\\r\\n\\r\\n\\r\\n\\r\\n\\r\\n    \\r\\n\\r\\n\\r\\n    \\r\\n\\r\\n\\r\\n\\r\\n\\r\\n\\r\\n    var addthis_config = {\\r\\n        ui_cobrand: \"Taylor &amp;amp; Francis Online\",\\r\\n        services_compact: \"citeulike,netvibes,twitter,technorati,delicious,linkedin,facebook,stumbleupon,digg,google,more\",\\r\\n        pubid: \"ra-4dff56cd6bb1830b\"\\r\\n    };\\r\\n\\r\\n                Share on facebook\\r\\n                Share on twitter\\r\\n                Share on email\\r\\n                More Sharing Services\\r\\n                \\r\\n                var addthis_config = {\"data_track_addressbar\":true,\"ui_click\":true};\\r\\n        \\r\\n            \\r\\n                    \\r\\n                        Add to shortlist\\r\\n                    \\r\\n                \\r\\n\\r\\n        \\r\\n\\r\\n        \\r\\n            \\r\\n                \\r\\n                        \\r\\n                            Link\\r\\n                        \\r\\n\\r\\n                        \\r\\n                            \\r\\n                                \\r\\n                                    Permalink\\r\\n                                \\r\\n\\r\\n                                \\r\\n                                    \\r\\n                                    \\r\\n\\r\\n                                    \\r\\n\\r\\n\\r\\n\\r\\n                                    \\r\\n                                        \\r\\n                                    \\r\\n\\r\\n\\r\\n\\r\\n\\r\\n                                    \\r\\n                                    \\r\\n                                            http://dx.doi.org/10.1080/15265161.2011.608242\\r\\n                                    \\r\\n                                \\r\\n                            \\r\\n                            \\r\\n                            \\r\\n                        \\r\\n                    \\r\\n            \\r\\n        \\r\\n\\r\\n        \\r\\n            \\r\\n                \\r\\n                        \\r\\n                            Download Citation\\r\\n                        \\r\\n                    \\r\\n\\r\\n            \\r\\n        \\r\\n    \\r\\n            Recommend to:\\r\\n        \\r\\n        \\r\\n            \\r\\n                    \\r\\n                \\r\\n\\r\\n            \\r\\n\\r\\n            \\r\\n                \\r\\n                \\r\\n                \\r\\n                \\r\\n\\r\\n                A friend", "author" : [ { "dropping-particle" : "", "family" : "Greenbaum", "given" : "Dov", "non-dropping-particle" : "", "parse-names" : false, "suffix" : "" }, { "dropping-particle" : "", "family" : "Gerstein", "given" : "Mark", "non-dropping-particle" : "", "parse-names" : false, "suffix" : "" } ], "container-title" : "The American Journal of Bioethics", "id" : "ITEM-1", "issued" : { "date-parts" : [ [ "2011" ] ] }, "page" : "39-41", "title" : "The Role of Cloud Computing in Managing the Deluge of Potentially Private Genetic Data", "type" : "article", "volume" : "11" }, "uris" : [ "http://www.mendeley.com/documents/?uuid=60a16889-721d-47ab-8eaf-a665f3f3f7a8" ] } ], "mendeley" : { "formattedCitation" : "&lt;sup&gt;15&lt;/sup&gt;", "plainTextFormattedCitation" : "15", "previouslyFormattedCitation" : "[45]" }, "properties" : { "noteIndex" : 0 }, "schema" : "https://github.com/citation-style-language/schema/raw/master/csl-citation.json" }</w:instrText>
      </w:r>
      <w:r w:rsidRPr="00611AD7">
        <w:rPr>
          <w:rFonts w:ascii="Arial" w:hAnsi="Arial" w:cs="Arial"/>
        </w:rPr>
        <w:fldChar w:fldCharType="separate"/>
      </w:r>
      <w:r w:rsidRPr="009E7ECB">
        <w:rPr>
          <w:rFonts w:ascii="Arial" w:hAnsi="Arial" w:cs="Arial"/>
          <w:noProof/>
          <w:vertAlign w:val="superscript"/>
        </w:rPr>
        <w:t>15</w:t>
      </w:r>
      <w:r w:rsidRPr="00611AD7">
        <w:rPr>
          <w:rFonts w:ascii="Arial" w:hAnsi="Arial" w:cs="Arial"/>
        </w:rPr>
        <w:fldChar w:fldCharType="end"/>
      </w:r>
      <w:r w:rsidRPr="00611AD7">
        <w:rPr>
          <w:rFonts w:ascii="Arial" w:hAnsi="Arial" w:cs="Arial"/>
        </w:rPr>
        <w:t>. We have also proposed creating "stub-datasets" that have the look and feel of the typical online data sets, but that would be freely available to all researchers</w:t>
      </w:r>
      <w:r>
        <w:rPr>
          <w:rFonts w:ascii="Arial" w:hAnsi="Arial" w:cs="Arial"/>
        </w:rPr>
        <w:t>. T</w:t>
      </w:r>
      <w:r w:rsidRPr="00611AD7">
        <w:rPr>
          <w:rFonts w:ascii="Arial" w:hAnsi="Arial" w:cs="Arial"/>
        </w:rPr>
        <w:t>hese data sets, while sharing many of the same statistical characteristics, with their larger cousins, would not present privacy concerns</w:t>
      </w:r>
      <w:r>
        <w:rPr>
          <w:rFonts w:ascii="Arial" w:hAnsi="Arial" w:cs="Arial"/>
        </w:rPr>
        <w:t xml:space="preserve"> as large</w:t>
      </w:r>
      <w:r w:rsidRPr="00611AD7">
        <w:rPr>
          <w:rFonts w:ascii="Arial" w:hAnsi="Arial" w:cs="Arial"/>
        </w:rPr>
        <w:t>, and consequently, could be used to develop and profile code before deployment on real datasets.</w:t>
      </w:r>
      <w:r w:rsidRPr="00855833">
        <w:rPr>
          <w:rFonts w:ascii="Arial" w:eastAsia="Times New Roman" w:hAnsi="Arial" w:cs="Arial"/>
          <w:color w:val="000000"/>
        </w:rPr>
        <w:t xml:space="preserve"> </w:t>
      </w:r>
    </w:p>
    <w:p w:rsidR="00186DD2" w:rsidRPr="00637D1F" w:rsidRDefault="00186DD2" w:rsidP="0046231D">
      <w:pPr>
        <w:pStyle w:val="Heading1"/>
      </w:pPr>
      <w:r w:rsidRPr="00637D1F">
        <w:t>REFERENCES</w:t>
      </w:r>
    </w:p>
    <w:p w:rsidR="009E7ECB" w:rsidRPr="009E7ECB" w:rsidRDefault="00186DD2" w:rsidP="009E7ECB">
      <w:pPr>
        <w:widowControl w:val="0"/>
        <w:autoSpaceDE w:val="0"/>
        <w:autoSpaceDN w:val="0"/>
        <w:adjustRightInd w:val="0"/>
        <w:spacing w:after="140" w:line="240" w:lineRule="auto"/>
        <w:ind w:left="640" w:hanging="640"/>
        <w:rPr>
          <w:rFonts w:ascii="Calibri" w:hAnsi="Calibri" w:cs="Times New Roman"/>
          <w:noProof/>
          <w:szCs w:val="24"/>
        </w:rPr>
      </w:pPr>
      <w:r w:rsidRPr="00637D1F">
        <w:fldChar w:fldCharType="begin" w:fldLock="1"/>
      </w:r>
      <w:r w:rsidRPr="00637D1F">
        <w:instrText xml:space="preserve">ADDIN Mendeley Bibliography CSL_BIBLIOGRAPHY </w:instrText>
      </w:r>
      <w:r w:rsidRPr="00637D1F">
        <w:fldChar w:fldCharType="separate"/>
      </w:r>
      <w:r w:rsidR="009E7ECB" w:rsidRPr="009E7ECB">
        <w:rPr>
          <w:rFonts w:ascii="Calibri" w:hAnsi="Calibri" w:cs="Times New Roman"/>
          <w:noProof/>
          <w:szCs w:val="24"/>
        </w:rPr>
        <w:t>1.</w:t>
      </w:r>
      <w:r w:rsidR="009E7ECB" w:rsidRPr="009E7ECB">
        <w:rPr>
          <w:rFonts w:ascii="Calibri" w:hAnsi="Calibri" w:cs="Times New Roman"/>
          <w:noProof/>
          <w:szCs w:val="24"/>
        </w:rPr>
        <w:tab/>
        <w:t xml:space="preserve">Wang, Z., Gerstein, M. &amp; Snyder, M. RNA-Seq: a revolutionary tool for transcriptomics. </w:t>
      </w:r>
      <w:r w:rsidR="009E7ECB" w:rsidRPr="009E7ECB">
        <w:rPr>
          <w:rFonts w:ascii="Calibri" w:hAnsi="Calibri" w:cs="Times New Roman"/>
          <w:i/>
          <w:iCs/>
          <w:noProof/>
          <w:szCs w:val="24"/>
        </w:rPr>
        <w:t>Nat. Rev. Genet.</w:t>
      </w:r>
      <w:r w:rsidR="009E7ECB" w:rsidRPr="009E7ECB">
        <w:rPr>
          <w:rFonts w:ascii="Calibri" w:hAnsi="Calibri" w:cs="Times New Roman"/>
          <w:noProof/>
          <w:szCs w:val="24"/>
        </w:rPr>
        <w:t xml:space="preserve"> </w:t>
      </w:r>
      <w:r w:rsidR="009E7ECB" w:rsidRPr="009E7ECB">
        <w:rPr>
          <w:rFonts w:ascii="Calibri" w:hAnsi="Calibri" w:cs="Times New Roman"/>
          <w:b/>
          <w:bCs/>
          <w:noProof/>
          <w:szCs w:val="24"/>
        </w:rPr>
        <w:t>10,</w:t>
      </w:r>
      <w:r w:rsidR="009E7ECB" w:rsidRPr="009E7ECB">
        <w:rPr>
          <w:rFonts w:ascii="Calibri" w:hAnsi="Calibri" w:cs="Times New Roman"/>
          <w:noProof/>
          <w:szCs w:val="24"/>
        </w:rPr>
        <w:t xml:space="preserve"> 57–63 (2009).</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2.</w:t>
      </w:r>
      <w:r w:rsidRPr="009E7ECB">
        <w:rPr>
          <w:rFonts w:ascii="Calibri" w:hAnsi="Calibri" w:cs="Times New Roman"/>
          <w:noProof/>
          <w:szCs w:val="24"/>
        </w:rPr>
        <w:tab/>
        <w:t xml:space="preserve">Habegger, L. </w:t>
      </w:r>
      <w:r w:rsidRPr="009E7ECB">
        <w:rPr>
          <w:rFonts w:ascii="Calibri" w:hAnsi="Calibri" w:cs="Times New Roman"/>
          <w:i/>
          <w:iCs/>
          <w:noProof/>
          <w:szCs w:val="24"/>
        </w:rPr>
        <w:t>et al.</w:t>
      </w:r>
      <w:r w:rsidRPr="009E7ECB">
        <w:rPr>
          <w:rFonts w:ascii="Calibri" w:hAnsi="Calibri" w:cs="Times New Roman"/>
          <w:noProof/>
          <w:szCs w:val="24"/>
        </w:rPr>
        <w:t xml:space="preserve"> RSEQtools: A modular framework to analyze RNA-Seq data using compact, anonymized data summaries. </w:t>
      </w:r>
      <w:r w:rsidRPr="009E7ECB">
        <w:rPr>
          <w:rFonts w:ascii="Calibri" w:hAnsi="Calibri" w:cs="Times New Roman"/>
          <w:i/>
          <w:iCs/>
          <w:noProof/>
          <w:szCs w:val="24"/>
        </w:rPr>
        <w:t>Bioinformatics</w:t>
      </w:r>
      <w:r w:rsidRPr="009E7ECB">
        <w:rPr>
          <w:rFonts w:ascii="Calibri" w:hAnsi="Calibri" w:cs="Times New Roman"/>
          <w:noProof/>
          <w:szCs w:val="24"/>
        </w:rPr>
        <w:t xml:space="preserve"> </w:t>
      </w:r>
      <w:r w:rsidRPr="009E7ECB">
        <w:rPr>
          <w:rFonts w:ascii="Calibri" w:hAnsi="Calibri" w:cs="Times New Roman"/>
          <w:b/>
          <w:bCs/>
          <w:noProof/>
          <w:szCs w:val="24"/>
        </w:rPr>
        <w:t>27,</w:t>
      </w:r>
      <w:r w:rsidRPr="009E7ECB">
        <w:rPr>
          <w:rFonts w:ascii="Calibri" w:hAnsi="Calibri" w:cs="Times New Roman"/>
          <w:noProof/>
          <w:szCs w:val="24"/>
        </w:rPr>
        <w:t xml:space="preserve"> 281–283 (2011).</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3.</w:t>
      </w:r>
      <w:r w:rsidRPr="009E7ECB">
        <w:rPr>
          <w:rFonts w:ascii="Calibri" w:hAnsi="Calibri" w:cs="Times New Roman"/>
          <w:noProof/>
          <w:szCs w:val="24"/>
        </w:rPr>
        <w:tab/>
        <w:t xml:space="preserve">Du, J. </w:t>
      </w:r>
      <w:r w:rsidRPr="009E7ECB">
        <w:rPr>
          <w:rFonts w:ascii="Calibri" w:hAnsi="Calibri" w:cs="Times New Roman"/>
          <w:i/>
          <w:iCs/>
          <w:noProof/>
          <w:szCs w:val="24"/>
        </w:rPr>
        <w:t>et al.</w:t>
      </w:r>
      <w:r w:rsidRPr="009E7ECB">
        <w:rPr>
          <w:rFonts w:ascii="Calibri" w:hAnsi="Calibri" w:cs="Times New Roman"/>
          <w:noProof/>
          <w:szCs w:val="24"/>
        </w:rPr>
        <w:t xml:space="preserve"> IQSeq: Integrated isoform quantification analysis based on next-generation sequencing. </w:t>
      </w:r>
      <w:r w:rsidRPr="009E7ECB">
        <w:rPr>
          <w:rFonts w:ascii="Calibri" w:hAnsi="Calibri" w:cs="Times New Roman"/>
          <w:i/>
          <w:iCs/>
          <w:noProof/>
          <w:szCs w:val="24"/>
        </w:rPr>
        <w:t>PLoS One</w:t>
      </w:r>
      <w:r w:rsidRPr="009E7ECB">
        <w:rPr>
          <w:rFonts w:ascii="Calibri" w:hAnsi="Calibri" w:cs="Times New Roman"/>
          <w:noProof/>
          <w:szCs w:val="24"/>
        </w:rPr>
        <w:t xml:space="preserve"> </w:t>
      </w:r>
      <w:r w:rsidRPr="009E7ECB">
        <w:rPr>
          <w:rFonts w:ascii="Calibri" w:hAnsi="Calibri" w:cs="Times New Roman"/>
          <w:b/>
          <w:bCs/>
          <w:noProof/>
          <w:szCs w:val="24"/>
        </w:rPr>
        <w:t>7,</w:t>
      </w:r>
      <w:r w:rsidRPr="009E7ECB">
        <w:rPr>
          <w:rFonts w:ascii="Calibri" w:hAnsi="Calibri" w:cs="Times New Roman"/>
          <w:noProof/>
          <w:szCs w:val="24"/>
        </w:rPr>
        <w:t xml:space="preserve"> (2012).</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4.</w:t>
      </w:r>
      <w:r w:rsidRPr="009E7ECB">
        <w:rPr>
          <w:rFonts w:ascii="Calibri" w:hAnsi="Calibri" w:cs="Times New Roman"/>
          <w:noProof/>
          <w:szCs w:val="24"/>
        </w:rPr>
        <w:tab/>
        <w:t xml:space="preserve">Rozowsky, J. S. </w:t>
      </w:r>
      <w:r w:rsidRPr="009E7ECB">
        <w:rPr>
          <w:rFonts w:ascii="Calibri" w:hAnsi="Calibri" w:cs="Times New Roman"/>
          <w:i/>
          <w:iCs/>
          <w:noProof/>
          <w:szCs w:val="24"/>
        </w:rPr>
        <w:t>et al.</w:t>
      </w:r>
      <w:r w:rsidRPr="009E7ECB">
        <w:rPr>
          <w:rFonts w:ascii="Calibri" w:hAnsi="Calibri" w:cs="Times New Roman"/>
          <w:noProof/>
          <w:szCs w:val="24"/>
        </w:rPr>
        <w:t xml:space="preserve"> The DART classification of unannotated transcription within the ENCODE regions: Associating transcription with known and novel loci. </w:t>
      </w:r>
      <w:r w:rsidRPr="009E7ECB">
        <w:rPr>
          <w:rFonts w:ascii="Calibri" w:hAnsi="Calibri" w:cs="Times New Roman"/>
          <w:i/>
          <w:iCs/>
          <w:noProof/>
          <w:szCs w:val="24"/>
        </w:rPr>
        <w:t>Genome Res.</w:t>
      </w:r>
      <w:r w:rsidRPr="009E7ECB">
        <w:rPr>
          <w:rFonts w:ascii="Calibri" w:hAnsi="Calibri" w:cs="Times New Roman"/>
          <w:noProof/>
          <w:szCs w:val="24"/>
        </w:rPr>
        <w:t xml:space="preserve"> </w:t>
      </w:r>
      <w:r w:rsidRPr="009E7ECB">
        <w:rPr>
          <w:rFonts w:ascii="Calibri" w:hAnsi="Calibri" w:cs="Times New Roman"/>
          <w:b/>
          <w:bCs/>
          <w:noProof/>
          <w:szCs w:val="24"/>
        </w:rPr>
        <w:t>17,</w:t>
      </w:r>
      <w:r w:rsidRPr="009E7ECB">
        <w:rPr>
          <w:rFonts w:ascii="Calibri" w:hAnsi="Calibri" w:cs="Times New Roman"/>
          <w:noProof/>
          <w:szCs w:val="24"/>
        </w:rPr>
        <w:t xml:space="preserve"> 732–745 (2007).</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5.</w:t>
      </w:r>
      <w:r w:rsidRPr="009E7ECB">
        <w:rPr>
          <w:rFonts w:ascii="Calibri" w:hAnsi="Calibri" w:cs="Times New Roman"/>
          <w:noProof/>
          <w:szCs w:val="24"/>
        </w:rPr>
        <w:tab/>
        <w:t xml:space="preserve">Lu, Z. J. </w:t>
      </w:r>
      <w:r w:rsidRPr="009E7ECB">
        <w:rPr>
          <w:rFonts w:ascii="Calibri" w:hAnsi="Calibri" w:cs="Times New Roman"/>
          <w:i/>
          <w:iCs/>
          <w:noProof/>
          <w:szCs w:val="24"/>
        </w:rPr>
        <w:t>et al.</w:t>
      </w:r>
      <w:r w:rsidRPr="009E7ECB">
        <w:rPr>
          <w:rFonts w:ascii="Calibri" w:hAnsi="Calibri" w:cs="Times New Roman"/>
          <w:noProof/>
          <w:szCs w:val="24"/>
        </w:rPr>
        <w:t xml:space="preserve"> Prediction and characterization of noncoding RNAs in C. elegans by integrating conservation, secondary structure, and high-throughput sequencing and array data. </w:t>
      </w:r>
      <w:r w:rsidRPr="009E7ECB">
        <w:rPr>
          <w:rFonts w:ascii="Calibri" w:hAnsi="Calibri" w:cs="Times New Roman"/>
          <w:i/>
          <w:iCs/>
          <w:noProof/>
          <w:szCs w:val="24"/>
        </w:rPr>
        <w:t>Genome Res.</w:t>
      </w:r>
      <w:r w:rsidRPr="009E7ECB">
        <w:rPr>
          <w:rFonts w:ascii="Calibri" w:hAnsi="Calibri" w:cs="Times New Roman"/>
          <w:noProof/>
          <w:szCs w:val="24"/>
        </w:rPr>
        <w:t xml:space="preserve"> </w:t>
      </w:r>
      <w:r w:rsidRPr="009E7ECB">
        <w:rPr>
          <w:rFonts w:ascii="Calibri" w:hAnsi="Calibri" w:cs="Times New Roman"/>
          <w:b/>
          <w:bCs/>
          <w:noProof/>
          <w:szCs w:val="24"/>
        </w:rPr>
        <w:t>21,</w:t>
      </w:r>
      <w:r w:rsidRPr="009E7ECB">
        <w:rPr>
          <w:rFonts w:ascii="Calibri" w:hAnsi="Calibri" w:cs="Times New Roman"/>
          <w:noProof/>
          <w:szCs w:val="24"/>
        </w:rPr>
        <w:t xml:space="preserve"> 276–285 (2011).</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6.</w:t>
      </w:r>
      <w:r w:rsidRPr="009E7ECB">
        <w:rPr>
          <w:rFonts w:ascii="Calibri" w:hAnsi="Calibri" w:cs="Times New Roman"/>
          <w:noProof/>
          <w:szCs w:val="24"/>
        </w:rPr>
        <w:tab/>
        <w:t xml:space="preserve">Yan, K.-K. </w:t>
      </w:r>
      <w:r w:rsidRPr="009E7ECB">
        <w:rPr>
          <w:rFonts w:ascii="Calibri" w:hAnsi="Calibri" w:cs="Times New Roman"/>
          <w:i/>
          <w:iCs/>
          <w:noProof/>
          <w:szCs w:val="24"/>
        </w:rPr>
        <w:t>et al.</w:t>
      </w:r>
      <w:r w:rsidRPr="009E7ECB">
        <w:rPr>
          <w:rFonts w:ascii="Calibri" w:hAnsi="Calibri" w:cs="Times New Roman"/>
          <w:noProof/>
          <w:szCs w:val="24"/>
        </w:rPr>
        <w:t xml:space="preserve"> OrthoClust: an orthology-based network framework for clustering data across multiple species. </w:t>
      </w:r>
      <w:r w:rsidRPr="009E7ECB">
        <w:rPr>
          <w:rFonts w:ascii="Calibri" w:hAnsi="Calibri" w:cs="Times New Roman"/>
          <w:i/>
          <w:iCs/>
          <w:noProof/>
          <w:szCs w:val="24"/>
        </w:rPr>
        <w:t>Genome Biol.</w:t>
      </w:r>
      <w:r w:rsidRPr="009E7ECB">
        <w:rPr>
          <w:rFonts w:ascii="Calibri" w:hAnsi="Calibri" w:cs="Times New Roman"/>
          <w:noProof/>
          <w:szCs w:val="24"/>
        </w:rPr>
        <w:t xml:space="preserve"> </w:t>
      </w:r>
      <w:r w:rsidRPr="009E7ECB">
        <w:rPr>
          <w:rFonts w:ascii="Calibri" w:hAnsi="Calibri" w:cs="Times New Roman"/>
          <w:b/>
          <w:bCs/>
          <w:noProof/>
          <w:szCs w:val="24"/>
        </w:rPr>
        <w:t>15,</w:t>
      </w:r>
      <w:r w:rsidRPr="009E7ECB">
        <w:rPr>
          <w:rFonts w:ascii="Calibri" w:hAnsi="Calibri" w:cs="Times New Roman"/>
          <w:noProof/>
          <w:szCs w:val="24"/>
        </w:rPr>
        <w:t xml:space="preserve"> R100 (2014).</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7.</w:t>
      </w:r>
      <w:r w:rsidRPr="009E7ECB">
        <w:rPr>
          <w:rFonts w:ascii="Calibri" w:hAnsi="Calibri" w:cs="Times New Roman"/>
          <w:noProof/>
          <w:szCs w:val="24"/>
        </w:rPr>
        <w:tab/>
        <w:t xml:space="preserve">Rozowsky, J. </w:t>
      </w:r>
      <w:r w:rsidRPr="009E7ECB">
        <w:rPr>
          <w:rFonts w:ascii="Calibri" w:hAnsi="Calibri" w:cs="Times New Roman"/>
          <w:i/>
          <w:iCs/>
          <w:noProof/>
          <w:szCs w:val="24"/>
        </w:rPr>
        <w:t>et al.</w:t>
      </w:r>
      <w:r w:rsidRPr="009E7ECB">
        <w:rPr>
          <w:rFonts w:ascii="Calibri" w:hAnsi="Calibri" w:cs="Times New Roman"/>
          <w:noProof/>
          <w:szCs w:val="24"/>
        </w:rPr>
        <w:t xml:space="preserve"> PeakSeq enables systematic scoring of ChIP-seq experiments relative to controls. </w:t>
      </w:r>
      <w:r w:rsidRPr="009E7ECB">
        <w:rPr>
          <w:rFonts w:ascii="Calibri" w:hAnsi="Calibri" w:cs="Times New Roman"/>
          <w:i/>
          <w:iCs/>
          <w:noProof/>
          <w:szCs w:val="24"/>
        </w:rPr>
        <w:t>Nat. Biotechnol.</w:t>
      </w:r>
      <w:r w:rsidRPr="009E7ECB">
        <w:rPr>
          <w:rFonts w:ascii="Calibri" w:hAnsi="Calibri" w:cs="Times New Roman"/>
          <w:noProof/>
          <w:szCs w:val="24"/>
        </w:rPr>
        <w:t xml:space="preserve"> </w:t>
      </w:r>
      <w:r w:rsidRPr="009E7ECB">
        <w:rPr>
          <w:rFonts w:ascii="Calibri" w:hAnsi="Calibri" w:cs="Times New Roman"/>
          <w:b/>
          <w:bCs/>
          <w:noProof/>
          <w:szCs w:val="24"/>
        </w:rPr>
        <w:t>27,</w:t>
      </w:r>
      <w:r w:rsidRPr="009E7ECB">
        <w:rPr>
          <w:rFonts w:ascii="Calibri" w:hAnsi="Calibri" w:cs="Times New Roman"/>
          <w:noProof/>
          <w:szCs w:val="24"/>
        </w:rPr>
        <w:t xml:space="preserve"> 66–75 (2009).</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lastRenderedPageBreak/>
        <w:t>8.</w:t>
      </w:r>
      <w:r w:rsidRPr="009E7ECB">
        <w:rPr>
          <w:rFonts w:ascii="Calibri" w:hAnsi="Calibri" w:cs="Times New Roman"/>
          <w:noProof/>
          <w:szCs w:val="24"/>
        </w:rPr>
        <w:tab/>
        <w:t xml:space="preserve">Harmanci, A., Rozowsky, J. &amp; Gerstein, M. MUSIC: identification of enriched regions in ChIP-Seq experiments using a mappability-corrected multiscale signal processing framework. </w:t>
      </w:r>
      <w:r w:rsidRPr="009E7ECB">
        <w:rPr>
          <w:rFonts w:ascii="Calibri" w:hAnsi="Calibri" w:cs="Times New Roman"/>
          <w:i/>
          <w:iCs/>
          <w:noProof/>
          <w:szCs w:val="24"/>
        </w:rPr>
        <w:t>Genome Biol.</w:t>
      </w:r>
      <w:r w:rsidRPr="009E7ECB">
        <w:rPr>
          <w:rFonts w:ascii="Calibri" w:hAnsi="Calibri" w:cs="Times New Roman"/>
          <w:noProof/>
          <w:szCs w:val="24"/>
        </w:rPr>
        <w:t xml:space="preserve"> </w:t>
      </w:r>
      <w:r w:rsidRPr="009E7ECB">
        <w:rPr>
          <w:rFonts w:ascii="Calibri" w:hAnsi="Calibri" w:cs="Times New Roman"/>
          <w:b/>
          <w:bCs/>
          <w:noProof/>
          <w:szCs w:val="24"/>
        </w:rPr>
        <w:t>15,</w:t>
      </w:r>
      <w:r w:rsidRPr="009E7ECB">
        <w:rPr>
          <w:rFonts w:ascii="Calibri" w:hAnsi="Calibri" w:cs="Times New Roman"/>
          <w:noProof/>
          <w:szCs w:val="24"/>
        </w:rPr>
        <w:t xml:space="preserve"> 474 (2014).</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9.</w:t>
      </w:r>
      <w:r w:rsidRPr="009E7ECB">
        <w:rPr>
          <w:rFonts w:ascii="Calibri" w:hAnsi="Calibri" w:cs="Times New Roman"/>
          <w:noProof/>
          <w:szCs w:val="24"/>
        </w:rPr>
        <w:tab/>
        <w:t xml:space="preserve">Bernstein, B. E. </w:t>
      </w:r>
      <w:r w:rsidRPr="009E7ECB">
        <w:rPr>
          <w:rFonts w:ascii="Calibri" w:hAnsi="Calibri" w:cs="Times New Roman"/>
          <w:i/>
          <w:iCs/>
          <w:noProof/>
          <w:szCs w:val="24"/>
        </w:rPr>
        <w:t>et al.</w:t>
      </w:r>
      <w:r w:rsidRPr="009E7ECB">
        <w:rPr>
          <w:rFonts w:ascii="Calibri" w:hAnsi="Calibri" w:cs="Times New Roman"/>
          <w:noProof/>
          <w:szCs w:val="24"/>
        </w:rPr>
        <w:t xml:space="preserve"> An integrated encyclopedia of DNA elements in the human genome. </w:t>
      </w:r>
      <w:r w:rsidRPr="009E7ECB">
        <w:rPr>
          <w:rFonts w:ascii="Calibri" w:hAnsi="Calibri" w:cs="Times New Roman"/>
          <w:i/>
          <w:iCs/>
          <w:noProof/>
          <w:szCs w:val="24"/>
        </w:rPr>
        <w:t>Nature</w:t>
      </w:r>
      <w:r w:rsidRPr="009E7ECB">
        <w:rPr>
          <w:rFonts w:ascii="Calibri" w:hAnsi="Calibri" w:cs="Times New Roman"/>
          <w:noProof/>
          <w:szCs w:val="24"/>
        </w:rPr>
        <w:t xml:space="preserve"> </w:t>
      </w:r>
      <w:r w:rsidRPr="009E7ECB">
        <w:rPr>
          <w:rFonts w:ascii="Calibri" w:hAnsi="Calibri" w:cs="Times New Roman"/>
          <w:b/>
          <w:bCs/>
          <w:noProof/>
          <w:szCs w:val="24"/>
        </w:rPr>
        <w:t>489,</w:t>
      </w:r>
      <w:r w:rsidRPr="009E7ECB">
        <w:rPr>
          <w:rFonts w:ascii="Calibri" w:hAnsi="Calibri" w:cs="Times New Roman"/>
          <w:noProof/>
          <w:szCs w:val="24"/>
        </w:rPr>
        <w:t xml:space="preserve"> 57–74 (2012).</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10.</w:t>
      </w:r>
      <w:r w:rsidRPr="009E7ECB">
        <w:rPr>
          <w:rFonts w:ascii="Calibri" w:hAnsi="Calibri" w:cs="Times New Roman"/>
          <w:noProof/>
          <w:szCs w:val="24"/>
        </w:rPr>
        <w:tab/>
        <w:t xml:space="preserve">Gerstein, M. B. </w:t>
      </w:r>
      <w:r w:rsidRPr="009E7ECB">
        <w:rPr>
          <w:rFonts w:ascii="Calibri" w:hAnsi="Calibri" w:cs="Times New Roman"/>
          <w:i/>
          <w:iCs/>
          <w:noProof/>
          <w:szCs w:val="24"/>
        </w:rPr>
        <w:t>et al.</w:t>
      </w:r>
      <w:r w:rsidRPr="009E7ECB">
        <w:rPr>
          <w:rFonts w:ascii="Calibri" w:hAnsi="Calibri" w:cs="Times New Roman"/>
          <w:noProof/>
          <w:szCs w:val="24"/>
        </w:rPr>
        <w:t xml:space="preserve"> Integrative analysis of the Caenorhabditis elegans genome by the modENCODE project. </w:t>
      </w:r>
      <w:r w:rsidRPr="009E7ECB">
        <w:rPr>
          <w:rFonts w:ascii="Calibri" w:hAnsi="Calibri" w:cs="Times New Roman"/>
          <w:i/>
          <w:iCs/>
          <w:noProof/>
          <w:szCs w:val="24"/>
        </w:rPr>
        <w:t>Science</w:t>
      </w:r>
      <w:r w:rsidRPr="009E7ECB">
        <w:rPr>
          <w:rFonts w:ascii="Calibri" w:hAnsi="Calibri" w:cs="Times New Roman"/>
          <w:noProof/>
          <w:szCs w:val="24"/>
        </w:rPr>
        <w:t xml:space="preserve"> </w:t>
      </w:r>
      <w:r w:rsidRPr="009E7ECB">
        <w:rPr>
          <w:rFonts w:ascii="Calibri" w:hAnsi="Calibri" w:cs="Times New Roman"/>
          <w:b/>
          <w:bCs/>
          <w:noProof/>
          <w:szCs w:val="24"/>
        </w:rPr>
        <w:t>330,</w:t>
      </w:r>
      <w:r w:rsidRPr="009E7ECB">
        <w:rPr>
          <w:rFonts w:ascii="Calibri" w:hAnsi="Calibri" w:cs="Times New Roman"/>
          <w:noProof/>
          <w:szCs w:val="24"/>
        </w:rPr>
        <w:t xml:space="preserve"> 1775–1787 (2010).</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11.</w:t>
      </w:r>
      <w:r w:rsidRPr="009E7ECB">
        <w:rPr>
          <w:rFonts w:ascii="Calibri" w:hAnsi="Calibri" w:cs="Times New Roman"/>
          <w:noProof/>
          <w:szCs w:val="24"/>
        </w:rPr>
        <w:tab/>
        <w:t xml:space="preserve">Miller, J. a </w:t>
      </w:r>
      <w:r w:rsidRPr="009E7ECB">
        <w:rPr>
          <w:rFonts w:ascii="Calibri" w:hAnsi="Calibri" w:cs="Times New Roman"/>
          <w:i/>
          <w:iCs/>
          <w:noProof/>
          <w:szCs w:val="24"/>
        </w:rPr>
        <w:t>et al.</w:t>
      </w:r>
      <w:r w:rsidRPr="009E7ECB">
        <w:rPr>
          <w:rFonts w:ascii="Calibri" w:hAnsi="Calibri" w:cs="Times New Roman"/>
          <w:noProof/>
          <w:szCs w:val="24"/>
        </w:rPr>
        <w:t xml:space="preserve"> Transcriptional landscape of the prenatal human brain. </w:t>
      </w:r>
      <w:r w:rsidRPr="009E7ECB">
        <w:rPr>
          <w:rFonts w:ascii="Calibri" w:hAnsi="Calibri" w:cs="Times New Roman"/>
          <w:i/>
          <w:iCs/>
          <w:noProof/>
          <w:szCs w:val="24"/>
        </w:rPr>
        <w:t>Nature</w:t>
      </w:r>
      <w:r w:rsidRPr="009E7ECB">
        <w:rPr>
          <w:rFonts w:ascii="Calibri" w:hAnsi="Calibri" w:cs="Times New Roman"/>
          <w:noProof/>
          <w:szCs w:val="24"/>
        </w:rPr>
        <w:t xml:space="preserve"> </w:t>
      </w:r>
      <w:r w:rsidRPr="009E7ECB">
        <w:rPr>
          <w:rFonts w:ascii="Calibri" w:hAnsi="Calibri" w:cs="Times New Roman"/>
          <w:b/>
          <w:bCs/>
          <w:noProof/>
          <w:szCs w:val="24"/>
        </w:rPr>
        <w:t>508,</w:t>
      </w:r>
      <w:r w:rsidRPr="009E7ECB">
        <w:rPr>
          <w:rFonts w:ascii="Calibri" w:hAnsi="Calibri" w:cs="Times New Roman"/>
          <w:noProof/>
          <w:szCs w:val="24"/>
        </w:rPr>
        <w:t xml:space="preserve"> 199–206 (2014).</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12.</w:t>
      </w:r>
      <w:r w:rsidRPr="009E7ECB">
        <w:rPr>
          <w:rFonts w:ascii="Calibri" w:hAnsi="Calibri" w:cs="Times New Roman"/>
          <w:noProof/>
          <w:szCs w:val="24"/>
        </w:rPr>
        <w:tab/>
        <w:t xml:space="preserve">Greenbaum, D., Harmanci, A. &amp; Gerstein, M. Proposed social and technological solutions to issues of data privacy in personal genomics. in </w:t>
      </w:r>
      <w:r w:rsidRPr="009E7ECB">
        <w:rPr>
          <w:rFonts w:ascii="Calibri" w:hAnsi="Calibri" w:cs="Times New Roman"/>
          <w:i/>
          <w:iCs/>
          <w:noProof/>
          <w:szCs w:val="24"/>
        </w:rPr>
        <w:t>2014 IEEE Int. Symp. Ethics Sci. Technol. Eng.</w:t>
      </w:r>
      <w:r w:rsidRPr="009E7ECB">
        <w:rPr>
          <w:rFonts w:ascii="Calibri" w:hAnsi="Calibri" w:cs="Times New Roman"/>
          <w:noProof/>
          <w:szCs w:val="24"/>
        </w:rPr>
        <w:t xml:space="preserve"> 1–4 (IEEE, 2014). doi:10.1109/ETHICS.2014.6893418</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13.</w:t>
      </w:r>
      <w:r w:rsidRPr="009E7ECB">
        <w:rPr>
          <w:rFonts w:ascii="Calibri" w:hAnsi="Calibri" w:cs="Times New Roman"/>
          <w:noProof/>
          <w:szCs w:val="24"/>
        </w:rPr>
        <w:tab/>
        <w:t xml:space="preserve">Greenbaum, D. Genomic Data Disclosure: Time to Reassess the Realities. </w:t>
      </w:r>
      <w:r w:rsidRPr="009E7ECB">
        <w:rPr>
          <w:rFonts w:ascii="Calibri" w:hAnsi="Calibri" w:cs="Times New Roman"/>
          <w:i/>
          <w:iCs/>
          <w:noProof/>
          <w:szCs w:val="24"/>
        </w:rPr>
        <w:t>Am. J. Bioeth.</w:t>
      </w:r>
      <w:r w:rsidRPr="009E7ECB">
        <w:rPr>
          <w:rFonts w:ascii="Calibri" w:hAnsi="Calibri" w:cs="Times New Roman"/>
          <w:noProof/>
          <w:szCs w:val="24"/>
        </w:rPr>
        <w:t xml:space="preserve"> </w:t>
      </w:r>
      <w:r w:rsidRPr="009E7ECB">
        <w:rPr>
          <w:rFonts w:ascii="Calibri" w:hAnsi="Calibri" w:cs="Times New Roman"/>
          <w:b/>
          <w:bCs/>
          <w:noProof/>
          <w:szCs w:val="24"/>
        </w:rPr>
        <w:t>13,</w:t>
      </w:r>
      <w:r w:rsidRPr="009E7ECB">
        <w:rPr>
          <w:rFonts w:ascii="Calibri" w:hAnsi="Calibri" w:cs="Times New Roman"/>
          <w:noProof/>
          <w:szCs w:val="24"/>
        </w:rPr>
        <w:t xml:space="preserve"> 47–50 (2013).</w:t>
      </w:r>
    </w:p>
    <w:p w:rsidR="009E7ECB" w:rsidRPr="009E7ECB" w:rsidRDefault="009E7ECB" w:rsidP="009E7ECB">
      <w:pPr>
        <w:widowControl w:val="0"/>
        <w:autoSpaceDE w:val="0"/>
        <w:autoSpaceDN w:val="0"/>
        <w:adjustRightInd w:val="0"/>
        <w:spacing w:after="140" w:line="240" w:lineRule="auto"/>
        <w:ind w:left="640" w:hanging="640"/>
        <w:rPr>
          <w:rFonts w:ascii="Calibri" w:hAnsi="Calibri" w:cs="Times New Roman"/>
          <w:noProof/>
          <w:szCs w:val="24"/>
        </w:rPr>
      </w:pPr>
      <w:r w:rsidRPr="009E7ECB">
        <w:rPr>
          <w:rFonts w:ascii="Calibri" w:hAnsi="Calibri" w:cs="Times New Roman"/>
          <w:noProof/>
          <w:szCs w:val="24"/>
        </w:rPr>
        <w:t>14.</w:t>
      </w:r>
      <w:r w:rsidRPr="009E7ECB">
        <w:rPr>
          <w:rFonts w:ascii="Calibri" w:hAnsi="Calibri" w:cs="Times New Roman"/>
          <w:noProof/>
          <w:szCs w:val="24"/>
        </w:rPr>
        <w:tab/>
        <w:t xml:space="preserve">Greenbaum, D., Sboner, A., Mu, X. J. &amp; Gerstein, M. Genomics and privacy: Implications of the new reality of closed data for the field. </w:t>
      </w:r>
      <w:r w:rsidRPr="009E7ECB">
        <w:rPr>
          <w:rFonts w:ascii="Calibri" w:hAnsi="Calibri" w:cs="Times New Roman"/>
          <w:i/>
          <w:iCs/>
          <w:noProof/>
          <w:szCs w:val="24"/>
        </w:rPr>
        <w:t>PLoS Comput. Biol.</w:t>
      </w:r>
      <w:r w:rsidRPr="009E7ECB">
        <w:rPr>
          <w:rFonts w:ascii="Calibri" w:hAnsi="Calibri" w:cs="Times New Roman"/>
          <w:noProof/>
          <w:szCs w:val="24"/>
        </w:rPr>
        <w:t xml:space="preserve"> </w:t>
      </w:r>
      <w:r w:rsidRPr="009E7ECB">
        <w:rPr>
          <w:rFonts w:ascii="Calibri" w:hAnsi="Calibri" w:cs="Times New Roman"/>
          <w:b/>
          <w:bCs/>
          <w:noProof/>
          <w:szCs w:val="24"/>
        </w:rPr>
        <w:t>7,</w:t>
      </w:r>
      <w:r w:rsidRPr="009E7ECB">
        <w:rPr>
          <w:rFonts w:ascii="Calibri" w:hAnsi="Calibri" w:cs="Times New Roman"/>
          <w:noProof/>
          <w:szCs w:val="24"/>
        </w:rPr>
        <w:t xml:space="preserve"> (2011).</w:t>
      </w:r>
    </w:p>
    <w:p w:rsidR="009E7ECB" w:rsidRPr="009E7ECB" w:rsidRDefault="009E7ECB" w:rsidP="009E7ECB">
      <w:pPr>
        <w:widowControl w:val="0"/>
        <w:autoSpaceDE w:val="0"/>
        <w:autoSpaceDN w:val="0"/>
        <w:adjustRightInd w:val="0"/>
        <w:spacing w:after="140" w:line="240" w:lineRule="auto"/>
        <w:ind w:left="640" w:hanging="640"/>
        <w:rPr>
          <w:rFonts w:ascii="Calibri" w:hAnsi="Calibri"/>
          <w:noProof/>
        </w:rPr>
      </w:pPr>
      <w:r w:rsidRPr="009E7ECB">
        <w:rPr>
          <w:rFonts w:ascii="Calibri" w:hAnsi="Calibri" w:cs="Times New Roman"/>
          <w:noProof/>
          <w:szCs w:val="24"/>
        </w:rPr>
        <w:t>15.</w:t>
      </w:r>
      <w:r w:rsidRPr="009E7ECB">
        <w:rPr>
          <w:rFonts w:ascii="Calibri" w:hAnsi="Calibri" w:cs="Times New Roman"/>
          <w:noProof/>
          <w:szCs w:val="24"/>
        </w:rPr>
        <w:tab/>
        <w:t xml:space="preserve">Greenbaum, D. &amp; Gerstein, M. The Role of Cloud Computing in Managing the Deluge of Potentially Private Genetic Data. </w:t>
      </w:r>
      <w:r w:rsidRPr="009E7ECB">
        <w:rPr>
          <w:rFonts w:ascii="Calibri" w:hAnsi="Calibri" w:cs="Times New Roman"/>
          <w:i/>
          <w:iCs/>
          <w:noProof/>
          <w:szCs w:val="24"/>
        </w:rPr>
        <w:t>Am. J. Bioeth.</w:t>
      </w:r>
      <w:r w:rsidRPr="009E7ECB">
        <w:rPr>
          <w:rFonts w:ascii="Calibri" w:hAnsi="Calibri" w:cs="Times New Roman"/>
          <w:noProof/>
          <w:szCs w:val="24"/>
        </w:rPr>
        <w:t xml:space="preserve"> </w:t>
      </w:r>
      <w:r w:rsidRPr="009E7ECB">
        <w:rPr>
          <w:rFonts w:ascii="Calibri" w:hAnsi="Calibri" w:cs="Times New Roman"/>
          <w:b/>
          <w:bCs/>
          <w:noProof/>
          <w:szCs w:val="24"/>
        </w:rPr>
        <w:t>11,</w:t>
      </w:r>
      <w:r w:rsidRPr="009E7ECB">
        <w:rPr>
          <w:rFonts w:ascii="Calibri" w:hAnsi="Calibri" w:cs="Times New Roman"/>
          <w:noProof/>
          <w:szCs w:val="24"/>
        </w:rPr>
        <w:t xml:space="preserve"> 39–41 (2011).</w:t>
      </w:r>
    </w:p>
    <w:p w:rsidR="00186DD2" w:rsidRPr="00186DD2" w:rsidRDefault="00186DD2" w:rsidP="0090353D">
      <w:pPr>
        <w:pStyle w:val="NormalWeb"/>
        <w:divId w:val="1030574686"/>
      </w:pPr>
      <w:r w:rsidRPr="00637D1F">
        <w:fldChar w:fldCharType="end"/>
      </w:r>
    </w:p>
    <w:p w:rsidR="00F9641D" w:rsidRPr="002A51F7" w:rsidRDefault="00F9641D" w:rsidP="002A51F7">
      <w:pPr>
        <w:rPr>
          <w:sz w:val="28"/>
          <w:szCs w:val="28"/>
        </w:rPr>
      </w:pPr>
    </w:p>
    <w:sectPr w:rsidR="00F9641D" w:rsidRPr="002A51F7" w:rsidSect="00811CF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0F81" w:rsidRDefault="00180F81" w:rsidP="00E60BDF">
      <w:pPr>
        <w:spacing w:after="0" w:line="240" w:lineRule="auto"/>
      </w:pPr>
      <w:r>
        <w:separator/>
      </w:r>
    </w:p>
  </w:endnote>
  <w:endnote w:type="continuationSeparator" w:id="0">
    <w:p w:rsidR="00180F81" w:rsidRDefault="00180F81" w:rsidP="00E60B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0969834"/>
      <w:docPartObj>
        <w:docPartGallery w:val="Page Numbers (Bottom of Page)"/>
        <w:docPartUnique/>
      </w:docPartObj>
    </w:sdtPr>
    <w:sdtEndPr>
      <w:rPr>
        <w:noProof/>
      </w:rPr>
    </w:sdtEndPr>
    <w:sdtContent>
      <w:p w:rsidR="00FF004D" w:rsidRDefault="00FF004D">
        <w:pPr>
          <w:pStyle w:val="Footer"/>
          <w:jc w:val="right"/>
        </w:pPr>
        <w:r>
          <w:fldChar w:fldCharType="begin"/>
        </w:r>
        <w:r>
          <w:instrText xml:space="preserve"> PAGE   \* MERGEFORMAT </w:instrText>
        </w:r>
        <w:r>
          <w:fldChar w:fldCharType="separate"/>
        </w:r>
        <w:r w:rsidR="009E7ECB">
          <w:rPr>
            <w:noProof/>
          </w:rPr>
          <w:t>3</w:t>
        </w:r>
        <w:r>
          <w:rPr>
            <w:noProof/>
          </w:rPr>
          <w:fldChar w:fldCharType="end"/>
        </w:r>
      </w:p>
    </w:sdtContent>
  </w:sdt>
  <w:p w:rsidR="00FF004D" w:rsidRDefault="00FF00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0F81" w:rsidRDefault="00180F81" w:rsidP="00E60BDF">
      <w:pPr>
        <w:spacing w:after="0" w:line="240" w:lineRule="auto"/>
      </w:pPr>
      <w:r>
        <w:separator/>
      </w:r>
    </w:p>
  </w:footnote>
  <w:footnote w:type="continuationSeparator" w:id="0">
    <w:p w:rsidR="00180F81" w:rsidRDefault="00180F81" w:rsidP="00E60B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3502E"/>
    <w:multiLevelType w:val="hybridMultilevel"/>
    <w:tmpl w:val="99B2E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CF11C3"/>
    <w:multiLevelType w:val="hybridMultilevel"/>
    <w:tmpl w:val="4A6A1FB0"/>
    <w:lvl w:ilvl="0" w:tplc="FB94EA18">
      <w:start w:val="1"/>
      <w:numFmt w:val="bullet"/>
      <w:lvlText w:val="•"/>
      <w:lvlJc w:val="left"/>
      <w:pPr>
        <w:tabs>
          <w:tab w:val="num" w:pos="720"/>
        </w:tabs>
        <w:ind w:left="720" w:hanging="360"/>
      </w:pPr>
      <w:rPr>
        <w:rFonts w:ascii="Arial" w:hAnsi="Arial" w:hint="default"/>
      </w:rPr>
    </w:lvl>
    <w:lvl w:ilvl="1" w:tplc="1F7AF978" w:tentative="1">
      <w:start w:val="1"/>
      <w:numFmt w:val="bullet"/>
      <w:lvlText w:val="•"/>
      <w:lvlJc w:val="left"/>
      <w:pPr>
        <w:tabs>
          <w:tab w:val="num" w:pos="1440"/>
        </w:tabs>
        <w:ind w:left="1440" w:hanging="360"/>
      </w:pPr>
      <w:rPr>
        <w:rFonts w:ascii="Arial" w:hAnsi="Arial" w:hint="default"/>
      </w:rPr>
    </w:lvl>
    <w:lvl w:ilvl="2" w:tplc="2F5C38BC">
      <w:start w:val="1"/>
      <w:numFmt w:val="bullet"/>
      <w:lvlText w:val="•"/>
      <w:lvlJc w:val="left"/>
      <w:pPr>
        <w:tabs>
          <w:tab w:val="num" w:pos="2160"/>
        </w:tabs>
        <w:ind w:left="2160" w:hanging="360"/>
      </w:pPr>
      <w:rPr>
        <w:rFonts w:ascii="Arial" w:hAnsi="Arial" w:hint="default"/>
      </w:rPr>
    </w:lvl>
    <w:lvl w:ilvl="3" w:tplc="F72AA7F8" w:tentative="1">
      <w:start w:val="1"/>
      <w:numFmt w:val="bullet"/>
      <w:lvlText w:val="•"/>
      <w:lvlJc w:val="left"/>
      <w:pPr>
        <w:tabs>
          <w:tab w:val="num" w:pos="2880"/>
        </w:tabs>
        <w:ind w:left="2880" w:hanging="360"/>
      </w:pPr>
      <w:rPr>
        <w:rFonts w:ascii="Arial" w:hAnsi="Arial" w:hint="default"/>
      </w:rPr>
    </w:lvl>
    <w:lvl w:ilvl="4" w:tplc="59DE080C" w:tentative="1">
      <w:start w:val="1"/>
      <w:numFmt w:val="bullet"/>
      <w:lvlText w:val="•"/>
      <w:lvlJc w:val="left"/>
      <w:pPr>
        <w:tabs>
          <w:tab w:val="num" w:pos="3600"/>
        </w:tabs>
        <w:ind w:left="3600" w:hanging="360"/>
      </w:pPr>
      <w:rPr>
        <w:rFonts w:ascii="Arial" w:hAnsi="Arial" w:hint="default"/>
      </w:rPr>
    </w:lvl>
    <w:lvl w:ilvl="5" w:tplc="29A4D86E" w:tentative="1">
      <w:start w:val="1"/>
      <w:numFmt w:val="bullet"/>
      <w:lvlText w:val="•"/>
      <w:lvlJc w:val="left"/>
      <w:pPr>
        <w:tabs>
          <w:tab w:val="num" w:pos="4320"/>
        </w:tabs>
        <w:ind w:left="4320" w:hanging="360"/>
      </w:pPr>
      <w:rPr>
        <w:rFonts w:ascii="Arial" w:hAnsi="Arial" w:hint="default"/>
      </w:rPr>
    </w:lvl>
    <w:lvl w:ilvl="6" w:tplc="A0EE4160" w:tentative="1">
      <w:start w:val="1"/>
      <w:numFmt w:val="bullet"/>
      <w:lvlText w:val="•"/>
      <w:lvlJc w:val="left"/>
      <w:pPr>
        <w:tabs>
          <w:tab w:val="num" w:pos="5040"/>
        </w:tabs>
        <w:ind w:left="5040" w:hanging="360"/>
      </w:pPr>
      <w:rPr>
        <w:rFonts w:ascii="Arial" w:hAnsi="Arial" w:hint="default"/>
      </w:rPr>
    </w:lvl>
    <w:lvl w:ilvl="7" w:tplc="79F8C66E" w:tentative="1">
      <w:start w:val="1"/>
      <w:numFmt w:val="bullet"/>
      <w:lvlText w:val="•"/>
      <w:lvlJc w:val="left"/>
      <w:pPr>
        <w:tabs>
          <w:tab w:val="num" w:pos="5760"/>
        </w:tabs>
        <w:ind w:left="5760" w:hanging="360"/>
      </w:pPr>
      <w:rPr>
        <w:rFonts w:ascii="Arial" w:hAnsi="Arial" w:hint="default"/>
      </w:rPr>
    </w:lvl>
    <w:lvl w:ilvl="8" w:tplc="1B107F9C" w:tentative="1">
      <w:start w:val="1"/>
      <w:numFmt w:val="bullet"/>
      <w:lvlText w:val="•"/>
      <w:lvlJc w:val="left"/>
      <w:pPr>
        <w:tabs>
          <w:tab w:val="num" w:pos="6480"/>
        </w:tabs>
        <w:ind w:left="6480" w:hanging="360"/>
      </w:pPr>
      <w:rPr>
        <w:rFonts w:ascii="Arial" w:hAnsi="Arial" w:hint="default"/>
      </w:rPr>
    </w:lvl>
  </w:abstractNum>
  <w:abstractNum w:abstractNumId="2">
    <w:nsid w:val="6BDA6B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7C0356D9"/>
    <w:multiLevelType w:val="multilevel"/>
    <w:tmpl w:val="DEDE92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A0D"/>
    <w:rsid w:val="000015D3"/>
    <w:rsid w:val="00003E21"/>
    <w:rsid w:val="0000460F"/>
    <w:rsid w:val="00010B74"/>
    <w:rsid w:val="000117DE"/>
    <w:rsid w:val="00011C92"/>
    <w:rsid w:val="00011E11"/>
    <w:rsid w:val="000124B1"/>
    <w:rsid w:val="00012CBF"/>
    <w:rsid w:val="0001389F"/>
    <w:rsid w:val="000148B1"/>
    <w:rsid w:val="00014F40"/>
    <w:rsid w:val="00015FF5"/>
    <w:rsid w:val="00016196"/>
    <w:rsid w:val="000174D5"/>
    <w:rsid w:val="00017F30"/>
    <w:rsid w:val="00021A7B"/>
    <w:rsid w:val="00021F07"/>
    <w:rsid w:val="000223F2"/>
    <w:rsid w:val="00022A9B"/>
    <w:rsid w:val="00024C14"/>
    <w:rsid w:val="00025BA5"/>
    <w:rsid w:val="00025CA3"/>
    <w:rsid w:val="000270DB"/>
    <w:rsid w:val="0002741C"/>
    <w:rsid w:val="00027CE1"/>
    <w:rsid w:val="00031C33"/>
    <w:rsid w:val="00032D43"/>
    <w:rsid w:val="000335F8"/>
    <w:rsid w:val="0003498B"/>
    <w:rsid w:val="00036121"/>
    <w:rsid w:val="00036216"/>
    <w:rsid w:val="000362EC"/>
    <w:rsid w:val="000372E8"/>
    <w:rsid w:val="00040D3B"/>
    <w:rsid w:val="00041B46"/>
    <w:rsid w:val="00042B8F"/>
    <w:rsid w:val="00043A20"/>
    <w:rsid w:val="000442F9"/>
    <w:rsid w:val="0004444B"/>
    <w:rsid w:val="0004479D"/>
    <w:rsid w:val="00044CE8"/>
    <w:rsid w:val="00045461"/>
    <w:rsid w:val="000478B0"/>
    <w:rsid w:val="00047E4E"/>
    <w:rsid w:val="0005287F"/>
    <w:rsid w:val="00053277"/>
    <w:rsid w:val="000548E7"/>
    <w:rsid w:val="000558CA"/>
    <w:rsid w:val="00056985"/>
    <w:rsid w:val="00056FBD"/>
    <w:rsid w:val="000577E4"/>
    <w:rsid w:val="00060456"/>
    <w:rsid w:val="000607B7"/>
    <w:rsid w:val="000627FE"/>
    <w:rsid w:val="00062A8C"/>
    <w:rsid w:val="00064954"/>
    <w:rsid w:val="00064A83"/>
    <w:rsid w:val="00064E8E"/>
    <w:rsid w:val="0006562F"/>
    <w:rsid w:val="00066102"/>
    <w:rsid w:val="00066B09"/>
    <w:rsid w:val="00067E84"/>
    <w:rsid w:val="0007036F"/>
    <w:rsid w:val="00070F64"/>
    <w:rsid w:val="0007144E"/>
    <w:rsid w:val="00072267"/>
    <w:rsid w:val="000725C4"/>
    <w:rsid w:val="00072727"/>
    <w:rsid w:val="00073011"/>
    <w:rsid w:val="000730E3"/>
    <w:rsid w:val="00073282"/>
    <w:rsid w:val="0007483F"/>
    <w:rsid w:val="00075058"/>
    <w:rsid w:val="00077A44"/>
    <w:rsid w:val="000800D1"/>
    <w:rsid w:val="000803AC"/>
    <w:rsid w:val="00082882"/>
    <w:rsid w:val="00082CC6"/>
    <w:rsid w:val="00083AC7"/>
    <w:rsid w:val="0008463C"/>
    <w:rsid w:val="00084A82"/>
    <w:rsid w:val="00085F3E"/>
    <w:rsid w:val="0008688C"/>
    <w:rsid w:val="00087DC2"/>
    <w:rsid w:val="0009380B"/>
    <w:rsid w:val="00093891"/>
    <w:rsid w:val="000938AC"/>
    <w:rsid w:val="00093C53"/>
    <w:rsid w:val="00095BB9"/>
    <w:rsid w:val="00097603"/>
    <w:rsid w:val="000A0E86"/>
    <w:rsid w:val="000A2455"/>
    <w:rsid w:val="000A52B8"/>
    <w:rsid w:val="000A5B4E"/>
    <w:rsid w:val="000B17C3"/>
    <w:rsid w:val="000B2E3B"/>
    <w:rsid w:val="000B3FE2"/>
    <w:rsid w:val="000B4B7D"/>
    <w:rsid w:val="000B56F2"/>
    <w:rsid w:val="000B6880"/>
    <w:rsid w:val="000B746F"/>
    <w:rsid w:val="000B7D6A"/>
    <w:rsid w:val="000C23BF"/>
    <w:rsid w:val="000C249B"/>
    <w:rsid w:val="000C3E60"/>
    <w:rsid w:val="000C3F5B"/>
    <w:rsid w:val="000C4704"/>
    <w:rsid w:val="000C4DB8"/>
    <w:rsid w:val="000C501B"/>
    <w:rsid w:val="000C5B1F"/>
    <w:rsid w:val="000C60D0"/>
    <w:rsid w:val="000C6ED7"/>
    <w:rsid w:val="000C7882"/>
    <w:rsid w:val="000C7D52"/>
    <w:rsid w:val="000D1414"/>
    <w:rsid w:val="000D2DD4"/>
    <w:rsid w:val="000D394B"/>
    <w:rsid w:val="000D3A25"/>
    <w:rsid w:val="000D3A28"/>
    <w:rsid w:val="000D4282"/>
    <w:rsid w:val="000D4295"/>
    <w:rsid w:val="000D5EB5"/>
    <w:rsid w:val="000E0E81"/>
    <w:rsid w:val="000E1747"/>
    <w:rsid w:val="000E1C38"/>
    <w:rsid w:val="000E1F9D"/>
    <w:rsid w:val="000E21A6"/>
    <w:rsid w:val="000E22C9"/>
    <w:rsid w:val="000E261C"/>
    <w:rsid w:val="000E54AA"/>
    <w:rsid w:val="000E629B"/>
    <w:rsid w:val="000E666B"/>
    <w:rsid w:val="000E6CA3"/>
    <w:rsid w:val="000E7974"/>
    <w:rsid w:val="000F0380"/>
    <w:rsid w:val="000F08D5"/>
    <w:rsid w:val="000F1A3E"/>
    <w:rsid w:val="000F1B59"/>
    <w:rsid w:val="000F307C"/>
    <w:rsid w:val="000F50D7"/>
    <w:rsid w:val="000F5EF3"/>
    <w:rsid w:val="00100077"/>
    <w:rsid w:val="001003A5"/>
    <w:rsid w:val="001006EE"/>
    <w:rsid w:val="001009F0"/>
    <w:rsid w:val="001025BE"/>
    <w:rsid w:val="00102EA1"/>
    <w:rsid w:val="001032F6"/>
    <w:rsid w:val="001033B6"/>
    <w:rsid w:val="00105162"/>
    <w:rsid w:val="00105A2E"/>
    <w:rsid w:val="00106481"/>
    <w:rsid w:val="00106B65"/>
    <w:rsid w:val="00107A2F"/>
    <w:rsid w:val="00107B50"/>
    <w:rsid w:val="00107BA9"/>
    <w:rsid w:val="0011260D"/>
    <w:rsid w:val="00112B7B"/>
    <w:rsid w:val="001137CF"/>
    <w:rsid w:val="0011448C"/>
    <w:rsid w:val="00115044"/>
    <w:rsid w:val="0011527B"/>
    <w:rsid w:val="001162BC"/>
    <w:rsid w:val="00116A47"/>
    <w:rsid w:val="001201A2"/>
    <w:rsid w:val="0012425A"/>
    <w:rsid w:val="00124C58"/>
    <w:rsid w:val="00124DA6"/>
    <w:rsid w:val="00125D99"/>
    <w:rsid w:val="001260EB"/>
    <w:rsid w:val="00126AD0"/>
    <w:rsid w:val="00130EBE"/>
    <w:rsid w:val="00131F7F"/>
    <w:rsid w:val="0013239A"/>
    <w:rsid w:val="00132459"/>
    <w:rsid w:val="00132BB5"/>
    <w:rsid w:val="00133021"/>
    <w:rsid w:val="00133333"/>
    <w:rsid w:val="00133A99"/>
    <w:rsid w:val="00133B87"/>
    <w:rsid w:val="001348BB"/>
    <w:rsid w:val="00135FAD"/>
    <w:rsid w:val="0013639A"/>
    <w:rsid w:val="00136EBF"/>
    <w:rsid w:val="00137691"/>
    <w:rsid w:val="00137D09"/>
    <w:rsid w:val="00137DF3"/>
    <w:rsid w:val="0014042E"/>
    <w:rsid w:val="0014091E"/>
    <w:rsid w:val="00140F57"/>
    <w:rsid w:val="00141534"/>
    <w:rsid w:val="001428D1"/>
    <w:rsid w:val="00143232"/>
    <w:rsid w:val="001437CC"/>
    <w:rsid w:val="0014414C"/>
    <w:rsid w:val="001441C6"/>
    <w:rsid w:val="001466A5"/>
    <w:rsid w:val="00146B73"/>
    <w:rsid w:val="00146BBE"/>
    <w:rsid w:val="00147920"/>
    <w:rsid w:val="00150200"/>
    <w:rsid w:val="001515EA"/>
    <w:rsid w:val="001517D7"/>
    <w:rsid w:val="0015193B"/>
    <w:rsid w:val="00152B2D"/>
    <w:rsid w:val="00153021"/>
    <w:rsid w:val="00153508"/>
    <w:rsid w:val="00153A50"/>
    <w:rsid w:val="00153B59"/>
    <w:rsid w:val="00155F37"/>
    <w:rsid w:val="0015638C"/>
    <w:rsid w:val="00156C15"/>
    <w:rsid w:val="00156EC1"/>
    <w:rsid w:val="0016010F"/>
    <w:rsid w:val="00160923"/>
    <w:rsid w:val="00160964"/>
    <w:rsid w:val="00161B8C"/>
    <w:rsid w:val="001630FD"/>
    <w:rsid w:val="00163A4A"/>
    <w:rsid w:val="00163E94"/>
    <w:rsid w:val="00164477"/>
    <w:rsid w:val="0016655F"/>
    <w:rsid w:val="001666DB"/>
    <w:rsid w:val="00166970"/>
    <w:rsid w:val="00166AC9"/>
    <w:rsid w:val="0017073E"/>
    <w:rsid w:val="00170C85"/>
    <w:rsid w:val="00171486"/>
    <w:rsid w:val="001720E5"/>
    <w:rsid w:val="00175812"/>
    <w:rsid w:val="00176A16"/>
    <w:rsid w:val="00177FCB"/>
    <w:rsid w:val="0018010F"/>
    <w:rsid w:val="00180F81"/>
    <w:rsid w:val="0018177E"/>
    <w:rsid w:val="00183584"/>
    <w:rsid w:val="00183D64"/>
    <w:rsid w:val="00184E9E"/>
    <w:rsid w:val="001855B6"/>
    <w:rsid w:val="00185E5D"/>
    <w:rsid w:val="00186844"/>
    <w:rsid w:val="00186DD2"/>
    <w:rsid w:val="00186DF2"/>
    <w:rsid w:val="00187D08"/>
    <w:rsid w:val="00187E9F"/>
    <w:rsid w:val="001902A0"/>
    <w:rsid w:val="00191F27"/>
    <w:rsid w:val="001922DF"/>
    <w:rsid w:val="001924F5"/>
    <w:rsid w:val="00192C04"/>
    <w:rsid w:val="00194242"/>
    <w:rsid w:val="001943D3"/>
    <w:rsid w:val="00195330"/>
    <w:rsid w:val="0019571C"/>
    <w:rsid w:val="00197BA4"/>
    <w:rsid w:val="001A0DB4"/>
    <w:rsid w:val="001A1D39"/>
    <w:rsid w:val="001A1F43"/>
    <w:rsid w:val="001A20B9"/>
    <w:rsid w:val="001A2283"/>
    <w:rsid w:val="001A2BFE"/>
    <w:rsid w:val="001A4328"/>
    <w:rsid w:val="001A4BBC"/>
    <w:rsid w:val="001A60BF"/>
    <w:rsid w:val="001A64B5"/>
    <w:rsid w:val="001A7139"/>
    <w:rsid w:val="001A77BE"/>
    <w:rsid w:val="001A7AA5"/>
    <w:rsid w:val="001B008C"/>
    <w:rsid w:val="001B1907"/>
    <w:rsid w:val="001B1A50"/>
    <w:rsid w:val="001B1D22"/>
    <w:rsid w:val="001B1DAB"/>
    <w:rsid w:val="001B2BC6"/>
    <w:rsid w:val="001B3333"/>
    <w:rsid w:val="001B4A99"/>
    <w:rsid w:val="001B5509"/>
    <w:rsid w:val="001B5AB0"/>
    <w:rsid w:val="001B5FFB"/>
    <w:rsid w:val="001B60E9"/>
    <w:rsid w:val="001B6167"/>
    <w:rsid w:val="001B66B1"/>
    <w:rsid w:val="001B68AE"/>
    <w:rsid w:val="001B7954"/>
    <w:rsid w:val="001C20C1"/>
    <w:rsid w:val="001C3AF3"/>
    <w:rsid w:val="001C41C6"/>
    <w:rsid w:val="001C4AF5"/>
    <w:rsid w:val="001C4FFD"/>
    <w:rsid w:val="001C6149"/>
    <w:rsid w:val="001C6974"/>
    <w:rsid w:val="001C7357"/>
    <w:rsid w:val="001C7A05"/>
    <w:rsid w:val="001D1A0D"/>
    <w:rsid w:val="001D2946"/>
    <w:rsid w:val="001D3AA4"/>
    <w:rsid w:val="001D4800"/>
    <w:rsid w:val="001D5016"/>
    <w:rsid w:val="001D6B08"/>
    <w:rsid w:val="001D6F6F"/>
    <w:rsid w:val="001D7FE2"/>
    <w:rsid w:val="001E0ABE"/>
    <w:rsid w:val="001E0CF0"/>
    <w:rsid w:val="001E1894"/>
    <w:rsid w:val="001E231D"/>
    <w:rsid w:val="001E2CBB"/>
    <w:rsid w:val="001E41D6"/>
    <w:rsid w:val="001E46E9"/>
    <w:rsid w:val="001E63BC"/>
    <w:rsid w:val="001E7E9C"/>
    <w:rsid w:val="001F0C4D"/>
    <w:rsid w:val="001F0DD5"/>
    <w:rsid w:val="001F1272"/>
    <w:rsid w:val="001F17AA"/>
    <w:rsid w:val="001F2289"/>
    <w:rsid w:val="001F5230"/>
    <w:rsid w:val="001F6948"/>
    <w:rsid w:val="001F7974"/>
    <w:rsid w:val="00200867"/>
    <w:rsid w:val="00200E1B"/>
    <w:rsid w:val="002015A0"/>
    <w:rsid w:val="002015B1"/>
    <w:rsid w:val="00203195"/>
    <w:rsid w:val="002036C4"/>
    <w:rsid w:val="00205F48"/>
    <w:rsid w:val="0020650D"/>
    <w:rsid w:val="00207551"/>
    <w:rsid w:val="002102B2"/>
    <w:rsid w:val="002104CE"/>
    <w:rsid w:val="00210CBF"/>
    <w:rsid w:val="00210FA1"/>
    <w:rsid w:val="00211628"/>
    <w:rsid w:val="00211699"/>
    <w:rsid w:val="00211EEF"/>
    <w:rsid w:val="00212500"/>
    <w:rsid w:val="00212BAC"/>
    <w:rsid w:val="00213DA0"/>
    <w:rsid w:val="002141DD"/>
    <w:rsid w:val="002168BF"/>
    <w:rsid w:val="00216B5E"/>
    <w:rsid w:val="00217AE6"/>
    <w:rsid w:val="00217C64"/>
    <w:rsid w:val="00220197"/>
    <w:rsid w:val="00220272"/>
    <w:rsid w:val="00221F09"/>
    <w:rsid w:val="00222AD1"/>
    <w:rsid w:val="00224126"/>
    <w:rsid w:val="00224D1A"/>
    <w:rsid w:val="00225059"/>
    <w:rsid w:val="00225971"/>
    <w:rsid w:val="00230012"/>
    <w:rsid w:val="00230D03"/>
    <w:rsid w:val="0023193E"/>
    <w:rsid w:val="0023331C"/>
    <w:rsid w:val="00233A6D"/>
    <w:rsid w:val="00234032"/>
    <w:rsid w:val="002349E2"/>
    <w:rsid w:val="00234D04"/>
    <w:rsid w:val="002354C2"/>
    <w:rsid w:val="00236DB3"/>
    <w:rsid w:val="0023716C"/>
    <w:rsid w:val="00237229"/>
    <w:rsid w:val="0024158A"/>
    <w:rsid w:val="00242551"/>
    <w:rsid w:val="00244110"/>
    <w:rsid w:val="00244E8D"/>
    <w:rsid w:val="002465ED"/>
    <w:rsid w:val="0024704F"/>
    <w:rsid w:val="0024765F"/>
    <w:rsid w:val="00250E00"/>
    <w:rsid w:val="002532E8"/>
    <w:rsid w:val="002536B5"/>
    <w:rsid w:val="0025457A"/>
    <w:rsid w:val="0025524F"/>
    <w:rsid w:val="00256605"/>
    <w:rsid w:val="00256FE9"/>
    <w:rsid w:val="002600BE"/>
    <w:rsid w:val="0026286A"/>
    <w:rsid w:val="00262E32"/>
    <w:rsid w:val="00263215"/>
    <w:rsid w:val="00263458"/>
    <w:rsid w:val="00263B01"/>
    <w:rsid w:val="00264964"/>
    <w:rsid w:val="002650F8"/>
    <w:rsid w:val="00266A28"/>
    <w:rsid w:val="002713A0"/>
    <w:rsid w:val="0027227D"/>
    <w:rsid w:val="0027234A"/>
    <w:rsid w:val="00274186"/>
    <w:rsid w:val="002746B1"/>
    <w:rsid w:val="00274AFE"/>
    <w:rsid w:val="00275526"/>
    <w:rsid w:val="00275C74"/>
    <w:rsid w:val="002765C0"/>
    <w:rsid w:val="00277755"/>
    <w:rsid w:val="002806D7"/>
    <w:rsid w:val="00280C32"/>
    <w:rsid w:val="00282613"/>
    <w:rsid w:val="00282B83"/>
    <w:rsid w:val="00283202"/>
    <w:rsid w:val="002845C6"/>
    <w:rsid w:val="00286A48"/>
    <w:rsid w:val="0028741C"/>
    <w:rsid w:val="00290106"/>
    <w:rsid w:val="00291142"/>
    <w:rsid w:val="00291375"/>
    <w:rsid w:val="00293168"/>
    <w:rsid w:val="00294481"/>
    <w:rsid w:val="00296BBC"/>
    <w:rsid w:val="00297098"/>
    <w:rsid w:val="00297A3D"/>
    <w:rsid w:val="002A288B"/>
    <w:rsid w:val="002A3126"/>
    <w:rsid w:val="002A3418"/>
    <w:rsid w:val="002A51F7"/>
    <w:rsid w:val="002A6D52"/>
    <w:rsid w:val="002A6EC0"/>
    <w:rsid w:val="002B08E4"/>
    <w:rsid w:val="002B1D0D"/>
    <w:rsid w:val="002B3A95"/>
    <w:rsid w:val="002B3E79"/>
    <w:rsid w:val="002B4630"/>
    <w:rsid w:val="002B4F26"/>
    <w:rsid w:val="002B5264"/>
    <w:rsid w:val="002B667D"/>
    <w:rsid w:val="002C16D8"/>
    <w:rsid w:val="002C2467"/>
    <w:rsid w:val="002C2552"/>
    <w:rsid w:val="002C3FBC"/>
    <w:rsid w:val="002C4E27"/>
    <w:rsid w:val="002C656B"/>
    <w:rsid w:val="002C6BA6"/>
    <w:rsid w:val="002C73EA"/>
    <w:rsid w:val="002D211A"/>
    <w:rsid w:val="002D2407"/>
    <w:rsid w:val="002D2E00"/>
    <w:rsid w:val="002D318D"/>
    <w:rsid w:val="002D36C1"/>
    <w:rsid w:val="002D3D8E"/>
    <w:rsid w:val="002D4B57"/>
    <w:rsid w:val="002D54A2"/>
    <w:rsid w:val="002D613E"/>
    <w:rsid w:val="002D65C0"/>
    <w:rsid w:val="002D751E"/>
    <w:rsid w:val="002D75A1"/>
    <w:rsid w:val="002E0027"/>
    <w:rsid w:val="002E00F9"/>
    <w:rsid w:val="002E1033"/>
    <w:rsid w:val="002E137A"/>
    <w:rsid w:val="002E1573"/>
    <w:rsid w:val="002E25F9"/>
    <w:rsid w:val="002E30E7"/>
    <w:rsid w:val="002E3355"/>
    <w:rsid w:val="002E4969"/>
    <w:rsid w:val="002E50C3"/>
    <w:rsid w:val="002E77D8"/>
    <w:rsid w:val="002F0746"/>
    <w:rsid w:val="002F0B9E"/>
    <w:rsid w:val="002F0BD8"/>
    <w:rsid w:val="002F0C70"/>
    <w:rsid w:val="002F23F9"/>
    <w:rsid w:val="002F2417"/>
    <w:rsid w:val="002F5C8B"/>
    <w:rsid w:val="00300E42"/>
    <w:rsid w:val="003031CE"/>
    <w:rsid w:val="0030339C"/>
    <w:rsid w:val="00304CC0"/>
    <w:rsid w:val="0030676C"/>
    <w:rsid w:val="00306E82"/>
    <w:rsid w:val="0030794F"/>
    <w:rsid w:val="00307E11"/>
    <w:rsid w:val="00310414"/>
    <w:rsid w:val="00310746"/>
    <w:rsid w:val="00311179"/>
    <w:rsid w:val="00312B9F"/>
    <w:rsid w:val="00312FA1"/>
    <w:rsid w:val="0031336D"/>
    <w:rsid w:val="003149B8"/>
    <w:rsid w:val="00315AA1"/>
    <w:rsid w:val="00320B39"/>
    <w:rsid w:val="00321F21"/>
    <w:rsid w:val="003231C1"/>
    <w:rsid w:val="003235F9"/>
    <w:rsid w:val="00324709"/>
    <w:rsid w:val="0032482E"/>
    <w:rsid w:val="003262C1"/>
    <w:rsid w:val="00326EC0"/>
    <w:rsid w:val="00327EF2"/>
    <w:rsid w:val="00330367"/>
    <w:rsid w:val="0033039D"/>
    <w:rsid w:val="00330D51"/>
    <w:rsid w:val="00331047"/>
    <w:rsid w:val="00331519"/>
    <w:rsid w:val="00332745"/>
    <w:rsid w:val="00335902"/>
    <w:rsid w:val="00336741"/>
    <w:rsid w:val="0033725F"/>
    <w:rsid w:val="00337718"/>
    <w:rsid w:val="00337CA7"/>
    <w:rsid w:val="0034035C"/>
    <w:rsid w:val="00342302"/>
    <w:rsid w:val="0034313C"/>
    <w:rsid w:val="0034431E"/>
    <w:rsid w:val="0034440F"/>
    <w:rsid w:val="00344883"/>
    <w:rsid w:val="00345395"/>
    <w:rsid w:val="0034548E"/>
    <w:rsid w:val="0034574C"/>
    <w:rsid w:val="00347AE4"/>
    <w:rsid w:val="0035179C"/>
    <w:rsid w:val="00352E48"/>
    <w:rsid w:val="00353216"/>
    <w:rsid w:val="00354852"/>
    <w:rsid w:val="00355540"/>
    <w:rsid w:val="00357531"/>
    <w:rsid w:val="003610B7"/>
    <w:rsid w:val="003613E4"/>
    <w:rsid w:val="003624CC"/>
    <w:rsid w:val="00363300"/>
    <w:rsid w:val="00365084"/>
    <w:rsid w:val="003654E5"/>
    <w:rsid w:val="003655AF"/>
    <w:rsid w:val="00365B35"/>
    <w:rsid w:val="0037077B"/>
    <w:rsid w:val="0037535D"/>
    <w:rsid w:val="00375C5C"/>
    <w:rsid w:val="0037613B"/>
    <w:rsid w:val="00376B55"/>
    <w:rsid w:val="00377411"/>
    <w:rsid w:val="00377635"/>
    <w:rsid w:val="00380007"/>
    <w:rsid w:val="0038202A"/>
    <w:rsid w:val="00383358"/>
    <w:rsid w:val="00383E00"/>
    <w:rsid w:val="003840BC"/>
    <w:rsid w:val="003847C8"/>
    <w:rsid w:val="00384A34"/>
    <w:rsid w:val="0038524E"/>
    <w:rsid w:val="00387DEC"/>
    <w:rsid w:val="00390874"/>
    <w:rsid w:val="00391554"/>
    <w:rsid w:val="003918F0"/>
    <w:rsid w:val="00391FF2"/>
    <w:rsid w:val="00392516"/>
    <w:rsid w:val="003948C2"/>
    <w:rsid w:val="003957F4"/>
    <w:rsid w:val="003971A2"/>
    <w:rsid w:val="00397A3A"/>
    <w:rsid w:val="003A03F0"/>
    <w:rsid w:val="003A27CF"/>
    <w:rsid w:val="003A2F8F"/>
    <w:rsid w:val="003A3A7D"/>
    <w:rsid w:val="003A3D4E"/>
    <w:rsid w:val="003A4A71"/>
    <w:rsid w:val="003A6C49"/>
    <w:rsid w:val="003A7B22"/>
    <w:rsid w:val="003B00B4"/>
    <w:rsid w:val="003B12B6"/>
    <w:rsid w:val="003B1F12"/>
    <w:rsid w:val="003B2F04"/>
    <w:rsid w:val="003B38E4"/>
    <w:rsid w:val="003B4E21"/>
    <w:rsid w:val="003B6F03"/>
    <w:rsid w:val="003B72E4"/>
    <w:rsid w:val="003B7437"/>
    <w:rsid w:val="003C00F4"/>
    <w:rsid w:val="003C1724"/>
    <w:rsid w:val="003C24F4"/>
    <w:rsid w:val="003C3370"/>
    <w:rsid w:val="003C3FDA"/>
    <w:rsid w:val="003C5C32"/>
    <w:rsid w:val="003D091A"/>
    <w:rsid w:val="003D0EC5"/>
    <w:rsid w:val="003D13B2"/>
    <w:rsid w:val="003D1C36"/>
    <w:rsid w:val="003D26D2"/>
    <w:rsid w:val="003D27B6"/>
    <w:rsid w:val="003D2A0D"/>
    <w:rsid w:val="003D3551"/>
    <w:rsid w:val="003D4845"/>
    <w:rsid w:val="003D68FA"/>
    <w:rsid w:val="003D79A1"/>
    <w:rsid w:val="003E0350"/>
    <w:rsid w:val="003E06E1"/>
    <w:rsid w:val="003E0EBF"/>
    <w:rsid w:val="003E21FF"/>
    <w:rsid w:val="003E53E7"/>
    <w:rsid w:val="003E56C6"/>
    <w:rsid w:val="003E7FA3"/>
    <w:rsid w:val="003F0918"/>
    <w:rsid w:val="003F0C5D"/>
    <w:rsid w:val="003F1797"/>
    <w:rsid w:val="003F21F5"/>
    <w:rsid w:val="003F2368"/>
    <w:rsid w:val="003F2519"/>
    <w:rsid w:val="003F2B5C"/>
    <w:rsid w:val="003F446E"/>
    <w:rsid w:val="003F46AD"/>
    <w:rsid w:val="003F49FA"/>
    <w:rsid w:val="003F4B6D"/>
    <w:rsid w:val="003F54A1"/>
    <w:rsid w:val="003F6D48"/>
    <w:rsid w:val="004001A1"/>
    <w:rsid w:val="004023E9"/>
    <w:rsid w:val="0040274B"/>
    <w:rsid w:val="00404819"/>
    <w:rsid w:val="00404A67"/>
    <w:rsid w:val="00404E49"/>
    <w:rsid w:val="00405DD7"/>
    <w:rsid w:val="0040725D"/>
    <w:rsid w:val="004073B4"/>
    <w:rsid w:val="0040765C"/>
    <w:rsid w:val="00407692"/>
    <w:rsid w:val="00407F1C"/>
    <w:rsid w:val="00410511"/>
    <w:rsid w:val="00410D02"/>
    <w:rsid w:val="004124C4"/>
    <w:rsid w:val="00412668"/>
    <w:rsid w:val="00414EB0"/>
    <w:rsid w:val="004160CA"/>
    <w:rsid w:val="00420F80"/>
    <w:rsid w:val="0042115D"/>
    <w:rsid w:val="0042119E"/>
    <w:rsid w:val="00421FB1"/>
    <w:rsid w:val="00423206"/>
    <w:rsid w:val="0042406F"/>
    <w:rsid w:val="00424C84"/>
    <w:rsid w:val="00425FFE"/>
    <w:rsid w:val="00427D36"/>
    <w:rsid w:val="00430D84"/>
    <w:rsid w:val="004317C8"/>
    <w:rsid w:val="004322C4"/>
    <w:rsid w:val="004332CD"/>
    <w:rsid w:val="0043437F"/>
    <w:rsid w:val="0043554C"/>
    <w:rsid w:val="004357ED"/>
    <w:rsid w:val="00436F64"/>
    <w:rsid w:val="00440238"/>
    <w:rsid w:val="00440794"/>
    <w:rsid w:val="004407E4"/>
    <w:rsid w:val="004414CB"/>
    <w:rsid w:val="00445DA4"/>
    <w:rsid w:val="0044623F"/>
    <w:rsid w:val="00447C7F"/>
    <w:rsid w:val="004500F5"/>
    <w:rsid w:val="0045087B"/>
    <w:rsid w:val="00450DF6"/>
    <w:rsid w:val="00451A5E"/>
    <w:rsid w:val="00452499"/>
    <w:rsid w:val="00453821"/>
    <w:rsid w:val="00456A24"/>
    <w:rsid w:val="00457B68"/>
    <w:rsid w:val="004600A5"/>
    <w:rsid w:val="00460DB7"/>
    <w:rsid w:val="004614DA"/>
    <w:rsid w:val="00462068"/>
    <w:rsid w:val="0046231D"/>
    <w:rsid w:val="0046235F"/>
    <w:rsid w:val="0046257C"/>
    <w:rsid w:val="00462F14"/>
    <w:rsid w:val="00463E17"/>
    <w:rsid w:val="00464E44"/>
    <w:rsid w:val="0046557E"/>
    <w:rsid w:val="00465973"/>
    <w:rsid w:val="00465FA9"/>
    <w:rsid w:val="00466D69"/>
    <w:rsid w:val="00470D21"/>
    <w:rsid w:val="00471D7D"/>
    <w:rsid w:val="00471F65"/>
    <w:rsid w:val="00474E06"/>
    <w:rsid w:val="004757D6"/>
    <w:rsid w:val="0048248D"/>
    <w:rsid w:val="0048274B"/>
    <w:rsid w:val="0048275C"/>
    <w:rsid w:val="00482809"/>
    <w:rsid w:val="0048367A"/>
    <w:rsid w:val="00483A94"/>
    <w:rsid w:val="0048424E"/>
    <w:rsid w:val="004847B6"/>
    <w:rsid w:val="00485F36"/>
    <w:rsid w:val="004860F8"/>
    <w:rsid w:val="00490A71"/>
    <w:rsid w:val="00491C63"/>
    <w:rsid w:val="00492B61"/>
    <w:rsid w:val="00493CB7"/>
    <w:rsid w:val="00494AB7"/>
    <w:rsid w:val="00494C17"/>
    <w:rsid w:val="00494D94"/>
    <w:rsid w:val="00495434"/>
    <w:rsid w:val="00495CD9"/>
    <w:rsid w:val="00495DA6"/>
    <w:rsid w:val="00497309"/>
    <w:rsid w:val="00497628"/>
    <w:rsid w:val="00497780"/>
    <w:rsid w:val="00497A7D"/>
    <w:rsid w:val="004A0F0B"/>
    <w:rsid w:val="004A1383"/>
    <w:rsid w:val="004A1B6F"/>
    <w:rsid w:val="004A3C81"/>
    <w:rsid w:val="004A40E4"/>
    <w:rsid w:val="004A6DAC"/>
    <w:rsid w:val="004B0A14"/>
    <w:rsid w:val="004B0E8A"/>
    <w:rsid w:val="004B1C3A"/>
    <w:rsid w:val="004B41A9"/>
    <w:rsid w:val="004B47A0"/>
    <w:rsid w:val="004B504E"/>
    <w:rsid w:val="004B5EE6"/>
    <w:rsid w:val="004B6558"/>
    <w:rsid w:val="004B6838"/>
    <w:rsid w:val="004B7268"/>
    <w:rsid w:val="004C3661"/>
    <w:rsid w:val="004C3B5B"/>
    <w:rsid w:val="004C3D26"/>
    <w:rsid w:val="004C4486"/>
    <w:rsid w:val="004C4FDC"/>
    <w:rsid w:val="004C67C4"/>
    <w:rsid w:val="004C687A"/>
    <w:rsid w:val="004C7758"/>
    <w:rsid w:val="004C79E0"/>
    <w:rsid w:val="004D062D"/>
    <w:rsid w:val="004D1C0E"/>
    <w:rsid w:val="004D248D"/>
    <w:rsid w:val="004D3317"/>
    <w:rsid w:val="004D3E10"/>
    <w:rsid w:val="004D40D6"/>
    <w:rsid w:val="004D4141"/>
    <w:rsid w:val="004D49CA"/>
    <w:rsid w:val="004D5809"/>
    <w:rsid w:val="004D6173"/>
    <w:rsid w:val="004D6EB4"/>
    <w:rsid w:val="004D736D"/>
    <w:rsid w:val="004D76C5"/>
    <w:rsid w:val="004E140A"/>
    <w:rsid w:val="004E1430"/>
    <w:rsid w:val="004E1583"/>
    <w:rsid w:val="004E1A5B"/>
    <w:rsid w:val="004E2B10"/>
    <w:rsid w:val="004E5722"/>
    <w:rsid w:val="004E6CE5"/>
    <w:rsid w:val="004E7708"/>
    <w:rsid w:val="004E7723"/>
    <w:rsid w:val="004E79F4"/>
    <w:rsid w:val="004F0A1E"/>
    <w:rsid w:val="004F1258"/>
    <w:rsid w:val="004F1F3B"/>
    <w:rsid w:val="004F46D1"/>
    <w:rsid w:val="004F538B"/>
    <w:rsid w:val="004F665D"/>
    <w:rsid w:val="004F6977"/>
    <w:rsid w:val="004F6D65"/>
    <w:rsid w:val="00501647"/>
    <w:rsid w:val="005020EE"/>
    <w:rsid w:val="005026C2"/>
    <w:rsid w:val="005051D8"/>
    <w:rsid w:val="0050553A"/>
    <w:rsid w:val="00505623"/>
    <w:rsid w:val="005059C0"/>
    <w:rsid w:val="00507B0B"/>
    <w:rsid w:val="005108C5"/>
    <w:rsid w:val="0051107C"/>
    <w:rsid w:val="00513A76"/>
    <w:rsid w:val="005149BB"/>
    <w:rsid w:val="0051554B"/>
    <w:rsid w:val="00521045"/>
    <w:rsid w:val="00523A56"/>
    <w:rsid w:val="00524522"/>
    <w:rsid w:val="005272ED"/>
    <w:rsid w:val="00531826"/>
    <w:rsid w:val="00532B26"/>
    <w:rsid w:val="005333B3"/>
    <w:rsid w:val="005344A4"/>
    <w:rsid w:val="00534BDC"/>
    <w:rsid w:val="00534EE4"/>
    <w:rsid w:val="0053521B"/>
    <w:rsid w:val="00535D1D"/>
    <w:rsid w:val="005365F5"/>
    <w:rsid w:val="0053784E"/>
    <w:rsid w:val="00537890"/>
    <w:rsid w:val="00541447"/>
    <w:rsid w:val="005417A8"/>
    <w:rsid w:val="005422E7"/>
    <w:rsid w:val="00544229"/>
    <w:rsid w:val="00544543"/>
    <w:rsid w:val="00544879"/>
    <w:rsid w:val="005452CE"/>
    <w:rsid w:val="005456BD"/>
    <w:rsid w:val="00545ED2"/>
    <w:rsid w:val="00547230"/>
    <w:rsid w:val="005477DF"/>
    <w:rsid w:val="00547A65"/>
    <w:rsid w:val="00547F57"/>
    <w:rsid w:val="00550F59"/>
    <w:rsid w:val="00552051"/>
    <w:rsid w:val="00553379"/>
    <w:rsid w:val="0055358A"/>
    <w:rsid w:val="00555765"/>
    <w:rsid w:val="005557A2"/>
    <w:rsid w:val="00557B66"/>
    <w:rsid w:val="00557FC0"/>
    <w:rsid w:val="00563210"/>
    <w:rsid w:val="00563426"/>
    <w:rsid w:val="00563AFC"/>
    <w:rsid w:val="0056428A"/>
    <w:rsid w:val="00564D95"/>
    <w:rsid w:val="005653A3"/>
    <w:rsid w:val="00565698"/>
    <w:rsid w:val="0056687D"/>
    <w:rsid w:val="0056728F"/>
    <w:rsid w:val="00567DEC"/>
    <w:rsid w:val="00567F0B"/>
    <w:rsid w:val="00567F48"/>
    <w:rsid w:val="00570434"/>
    <w:rsid w:val="00571686"/>
    <w:rsid w:val="00571958"/>
    <w:rsid w:val="00571C88"/>
    <w:rsid w:val="00574D1F"/>
    <w:rsid w:val="0057528B"/>
    <w:rsid w:val="00575B1F"/>
    <w:rsid w:val="00575F7E"/>
    <w:rsid w:val="0057699F"/>
    <w:rsid w:val="00577C5E"/>
    <w:rsid w:val="00580679"/>
    <w:rsid w:val="00581617"/>
    <w:rsid w:val="0058225A"/>
    <w:rsid w:val="0058312C"/>
    <w:rsid w:val="0058491C"/>
    <w:rsid w:val="00585FC6"/>
    <w:rsid w:val="00587629"/>
    <w:rsid w:val="0059017A"/>
    <w:rsid w:val="00590A98"/>
    <w:rsid w:val="00592347"/>
    <w:rsid w:val="005924CD"/>
    <w:rsid w:val="005926E5"/>
    <w:rsid w:val="00593D9D"/>
    <w:rsid w:val="00594D87"/>
    <w:rsid w:val="0059711D"/>
    <w:rsid w:val="005A4032"/>
    <w:rsid w:val="005A40B7"/>
    <w:rsid w:val="005A43F0"/>
    <w:rsid w:val="005A4FF6"/>
    <w:rsid w:val="005A531E"/>
    <w:rsid w:val="005A7F72"/>
    <w:rsid w:val="005B1B34"/>
    <w:rsid w:val="005B2023"/>
    <w:rsid w:val="005B22FA"/>
    <w:rsid w:val="005B25DC"/>
    <w:rsid w:val="005B3EFC"/>
    <w:rsid w:val="005B42A9"/>
    <w:rsid w:val="005B53BC"/>
    <w:rsid w:val="005B6956"/>
    <w:rsid w:val="005B69FB"/>
    <w:rsid w:val="005B7261"/>
    <w:rsid w:val="005C1972"/>
    <w:rsid w:val="005C19AA"/>
    <w:rsid w:val="005C29A1"/>
    <w:rsid w:val="005C376D"/>
    <w:rsid w:val="005C60E5"/>
    <w:rsid w:val="005C65D2"/>
    <w:rsid w:val="005D00B4"/>
    <w:rsid w:val="005D069D"/>
    <w:rsid w:val="005D0A33"/>
    <w:rsid w:val="005D1D90"/>
    <w:rsid w:val="005D691A"/>
    <w:rsid w:val="005D6B3C"/>
    <w:rsid w:val="005D7B48"/>
    <w:rsid w:val="005E033A"/>
    <w:rsid w:val="005E2A86"/>
    <w:rsid w:val="005E5849"/>
    <w:rsid w:val="005E6584"/>
    <w:rsid w:val="005E7528"/>
    <w:rsid w:val="005F220F"/>
    <w:rsid w:val="005F3676"/>
    <w:rsid w:val="005F4C93"/>
    <w:rsid w:val="005F5542"/>
    <w:rsid w:val="005F5D55"/>
    <w:rsid w:val="00601BD6"/>
    <w:rsid w:val="00601CBC"/>
    <w:rsid w:val="00601DF3"/>
    <w:rsid w:val="00602AF5"/>
    <w:rsid w:val="00602E48"/>
    <w:rsid w:val="00604B9B"/>
    <w:rsid w:val="00605CCF"/>
    <w:rsid w:val="006068EC"/>
    <w:rsid w:val="00610224"/>
    <w:rsid w:val="00610417"/>
    <w:rsid w:val="006109FE"/>
    <w:rsid w:val="0061437E"/>
    <w:rsid w:val="00614490"/>
    <w:rsid w:val="0061608B"/>
    <w:rsid w:val="00617A5F"/>
    <w:rsid w:val="00621C84"/>
    <w:rsid w:val="00623A7E"/>
    <w:rsid w:val="006240CB"/>
    <w:rsid w:val="00624600"/>
    <w:rsid w:val="00624EB0"/>
    <w:rsid w:val="0062633F"/>
    <w:rsid w:val="00627C82"/>
    <w:rsid w:val="00627F99"/>
    <w:rsid w:val="006308A4"/>
    <w:rsid w:val="0063158B"/>
    <w:rsid w:val="0063375C"/>
    <w:rsid w:val="006338E2"/>
    <w:rsid w:val="00633DF9"/>
    <w:rsid w:val="0063508D"/>
    <w:rsid w:val="00635D94"/>
    <w:rsid w:val="00636E4E"/>
    <w:rsid w:val="00637D1F"/>
    <w:rsid w:val="00640051"/>
    <w:rsid w:val="006405ED"/>
    <w:rsid w:val="0064247A"/>
    <w:rsid w:val="00643452"/>
    <w:rsid w:val="006434F4"/>
    <w:rsid w:val="0064361D"/>
    <w:rsid w:val="006444B4"/>
    <w:rsid w:val="0064513F"/>
    <w:rsid w:val="0064520F"/>
    <w:rsid w:val="00645EE6"/>
    <w:rsid w:val="00651B6C"/>
    <w:rsid w:val="00655A91"/>
    <w:rsid w:val="006603DE"/>
    <w:rsid w:val="006607D6"/>
    <w:rsid w:val="006619B4"/>
    <w:rsid w:val="00662553"/>
    <w:rsid w:val="00662B09"/>
    <w:rsid w:val="00662E22"/>
    <w:rsid w:val="00663456"/>
    <w:rsid w:val="00664207"/>
    <w:rsid w:val="00664EFD"/>
    <w:rsid w:val="006661E7"/>
    <w:rsid w:val="00666EC2"/>
    <w:rsid w:val="0066771C"/>
    <w:rsid w:val="0066778A"/>
    <w:rsid w:val="00667867"/>
    <w:rsid w:val="0066786E"/>
    <w:rsid w:val="00670177"/>
    <w:rsid w:val="00670FA5"/>
    <w:rsid w:val="006710BA"/>
    <w:rsid w:val="00675E1B"/>
    <w:rsid w:val="00676371"/>
    <w:rsid w:val="00676383"/>
    <w:rsid w:val="0067662A"/>
    <w:rsid w:val="00677161"/>
    <w:rsid w:val="006773E6"/>
    <w:rsid w:val="00677589"/>
    <w:rsid w:val="00681857"/>
    <w:rsid w:val="00685503"/>
    <w:rsid w:val="00685645"/>
    <w:rsid w:val="006858A9"/>
    <w:rsid w:val="00686664"/>
    <w:rsid w:val="00686971"/>
    <w:rsid w:val="00687504"/>
    <w:rsid w:val="00687EFE"/>
    <w:rsid w:val="00692405"/>
    <w:rsid w:val="006936FE"/>
    <w:rsid w:val="00693A27"/>
    <w:rsid w:val="0069545E"/>
    <w:rsid w:val="00695903"/>
    <w:rsid w:val="00697416"/>
    <w:rsid w:val="006A0F12"/>
    <w:rsid w:val="006A1FDB"/>
    <w:rsid w:val="006A4C2B"/>
    <w:rsid w:val="006A4CCA"/>
    <w:rsid w:val="006A588C"/>
    <w:rsid w:val="006A5C14"/>
    <w:rsid w:val="006A61DF"/>
    <w:rsid w:val="006A6A99"/>
    <w:rsid w:val="006A75A0"/>
    <w:rsid w:val="006B1EDF"/>
    <w:rsid w:val="006B2117"/>
    <w:rsid w:val="006B26A3"/>
    <w:rsid w:val="006B2E12"/>
    <w:rsid w:val="006B3E44"/>
    <w:rsid w:val="006B6E90"/>
    <w:rsid w:val="006B7D03"/>
    <w:rsid w:val="006C08D4"/>
    <w:rsid w:val="006C2122"/>
    <w:rsid w:val="006C2C8C"/>
    <w:rsid w:val="006C2D22"/>
    <w:rsid w:val="006C3036"/>
    <w:rsid w:val="006C305D"/>
    <w:rsid w:val="006C36A6"/>
    <w:rsid w:val="006C39A9"/>
    <w:rsid w:val="006C4AFA"/>
    <w:rsid w:val="006C64C8"/>
    <w:rsid w:val="006D03E7"/>
    <w:rsid w:val="006D07D0"/>
    <w:rsid w:val="006D1449"/>
    <w:rsid w:val="006D30DB"/>
    <w:rsid w:val="006D3832"/>
    <w:rsid w:val="006D38A9"/>
    <w:rsid w:val="006D3B50"/>
    <w:rsid w:val="006D6C0F"/>
    <w:rsid w:val="006D79F8"/>
    <w:rsid w:val="006D7C56"/>
    <w:rsid w:val="006D7C7D"/>
    <w:rsid w:val="006E095B"/>
    <w:rsid w:val="006E0EBE"/>
    <w:rsid w:val="006E145E"/>
    <w:rsid w:val="006E33D8"/>
    <w:rsid w:val="006E33EC"/>
    <w:rsid w:val="006E387A"/>
    <w:rsid w:val="006E5837"/>
    <w:rsid w:val="006E7284"/>
    <w:rsid w:val="006E72CB"/>
    <w:rsid w:val="006E74AA"/>
    <w:rsid w:val="006E7D13"/>
    <w:rsid w:val="006F03E3"/>
    <w:rsid w:val="006F1CCF"/>
    <w:rsid w:val="006F209A"/>
    <w:rsid w:val="006F2475"/>
    <w:rsid w:val="006F24DE"/>
    <w:rsid w:val="006F2F3B"/>
    <w:rsid w:val="006F3CF4"/>
    <w:rsid w:val="006F408A"/>
    <w:rsid w:val="006F52F9"/>
    <w:rsid w:val="006F6DA1"/>
    <w:rsid w:val="006F6ED3"/>
    <w:rsid w:val="006F703B"/>
    <w:rsid w:val="006F7BE3"/>
    <w:rsid w:val="00700BFC"/>
    <w:rsid w:val="00701535"/>
    <w:rsid w:val="00702040"/>
    <w:rsid w:val="0070243D"/>
    <w:rsid w:val="007025A5"/>
    <w:rsid w:val="00702876"/>
    <w:rsid w:val="007064C3"/>
    <w:rsid w:val="00706B5F"/>
    <w:rsid w:val="00707469"/>
    <w:rsid w:val="0071006A"/>
    <w:rsid w:val="007107BE"/>
    <w:rsid w:val="00710EC2"/>
    <w:rsid w:val="00711822"/>
    <w:rsid w:val="00712C2E"/>
    <w:rsid w:val="00712F09"/>
    <w:rsid w:val="00714687"/>
    <w:rsid w:val="00714EAE"/>
    <w:rsid w:val="007152D7"/>
    <w:rsid w:val="00715356"/>
    <w:rsid w:val="00715362"/>
    <w:rsid w:val="00715A7F"/>
    <w:rsid w:val="00715E08"/>
    <w:rsid w:val="0071605B"/>
    <w:rsid w:val="00717400"/>
    <w:rsid w:val="00720E2D"/>
    <w:rsid w:val="00721000"/>
    <w:rsid w:val="00722151"/>
    <w:rsid w:val="00723373"/>
    <w:rsid w:val="00723A12"/>
    <w:rsid w:val="0072429C"/>
    <w:rsid w:val="00725D25"/>
    <w:rsid w:val="00725F13"/>
    <w:rsid w:val="00726BE1"/>
    <w:rsid w:val="0072767D"/>
    <w:rsid w:val="007277EB"/>
    <w:rsid w:val="00731769"/>
    <w:rsid w:val="00733D20"/>
    <w:rsid w:val="00734654"/>
    <w:rsid w:val="00735778"/>
    <w:rsid w:val="00736159"/>
    <w:rsid w:val="007369C0"/>
    <w:rsid w:val="007376B8"/>
    <w:rsid w:val="00737730"/>
    <w:rsid w:val="00742AD3"/>
    <w:rsid w:val="00742E50"/>
    <w:rsid w:val="0074321F"/>
    <w:rsid w:val="007433C7"/>
    <w:rsid w:val="0074375D"/>
    <w:rsid w:val="00743BC9"/>
    <w:rsid w:val="0074689B"/>
    <w:rsid w:val="007471E8"/>
    <w:rsid w:val="00747B96"/>
    <w:rsid w:val="00750881"/>
    <w:rsid w:val="00750E2A"/>
    <w:rsid w:val="00752284"/>
    <w:rsid w:val="007522C6"/>
    <w:rsid w:val="0075284B"/>
    <w:rsid w:val="00753A83"/>
    <w:rsid w:val="00755BF2"/>
    <w:rsid w:val="00757BAF"/>
    <w:rsid w:val="007606FF"/>
    <w:rsid w:val="00760742"/>
    <w:rsid w:val="00760CDE"/>
    <w:rsid w:val="0076170B"/>
    <w:rsid w:val="00764484"/>
    <w:rsid w:val="00765598"/>
    <w:rsid w:val="007662CF"/>
    <w:rsid w:val="0076706F"/>
    <w:rsid w:val="00767837"/>
    <w:rsid w:val="00772B82"/>
    <w:rsid w:val="007746DC"/>
    <w:rsid w:val="00774F55"/>
    <w:rsid w:val="00775394"/>
    <w:rsid w:val="007768C6"/>
    <w:rsid w:val="00777192"/>
    <w:rsid w:val="007779CB"/>
    <w:rsid w:val="00780A57"/>
    <w:rsid w:val="00780C63"/>
    <w:rsid w:val="00781B5B"/>
    <w:rsid w:val="00782425"/>
    <w:rsid w:val="00784531"/>
    <w:rsid w:val="00787077"/>
    <w:rsid w:val="00787685"/>
    <w:rsid w:val="007906DE"/>
    <w:rsid w:val="00790C58"/>
    <w:rsid w:val="007917DB"/>
    <w:rsid w:val="00792087"/>
    <w:rsid w:val="00792D34"/>
    <w:rsid w:val="00792EB1"/>
    <w:rsid w:val="0079332F"/>
    <w:rsid w:val="00793661"/>
    <w:rsid w:val="00794BCB"/>
    <w:rsid w:val="00794DC0"/>
    <w:rsid w:val="00796E5E"/>
    <w:rsid w:val="007976B4"/>
    <w:rsid w:val="007A0035"/>
    <w:rsid w:val="007A076A"/>
    <w:rsid w:val="007A09BD"/>
    <w:rsid w:val="007A0DDF"/>
    <w:rsid w:val="007A148A"/>
    <w:rsid w:val="007A1C14"/>
    <w:rsid w:val="007A263A"/>
    <w:rsid w:val="007A373A"/>
    <w:rsid w:val="007A4918"/>
    <w:rsid w:val="007A521F"/>
    <w:rsid w:val="007A585F"/>
    <w:rsid w:val="007A5995"/>
    <w:rsid w:val="007A5D3A"/>
    <w:rsid w:val="007A66C1"/>
    <w:rsid w:val="007A72AA"/>
    <w:rsid w:val="007B0D92"/>
    <w:rsid w:val="007B162E"/>
    <w:rsid w:val="007B1735"/>
    <w:rsid w:val="007B4214"/>
    <w:rsid w:val="007B6FBF"/>
    <w:rsid w:val="007B7BAD"/>
    <w:rsid w:val="007C0E43"/>
    <w:rsid w:val="007C116E"/>
    <w:rsid w:val="007C1A29"/>
    <w:rsid w:val="007C247A"/>
    <w:rsid w:val="007C3073"/>
    <w:rsid w:val="007C36C8"/>
    <w:rsid w:val="007C3940"/>
    <w:rsid w:val="007C3F2E"/>
    <w:rsid w:val="007C4BC0"/>
    <w:rsid w:val="007C53AD"/>
    <w:rsid w:val="007C76F2"/>
    <w:rsid w:val="007C7996"/>
    <w:rsid w:val="007D02C4"/>
    <w:rsid w:val="007D0D17"/>
    <w:rsid w:val="007D4A1B"/>
    <w:rsid w:val="007D5129"/>
    <w:rsid w:val="007D5542"/>
    <w:rsid w:val="007D57E8"/>
    <w:rsid w:val="007D59C3"/>
    <w:rsid w:val="007D61FB"/>
    <w:rsid w:val="007D6295"/>
    <w:rsid w:val="007E10DD"/>
    <w:rsid w:val="007E1962"/>
    <w:rsid w:val="007E21FA"/>
    <w:rsid w:val="007E2963"/>
    <w:rsid w:val="007E31F2"/>
    <w:rsid w:val="007E4D42"/>
    <w:rsid w:val="007E5DCF"/>
    <w:rsid w:val="007E6C3E"/>
    <w:rsid w:val="007E768C"/>
    <w:rsid w:val="007E7E6B"/>
    <w:rsid w:val="007E7E95"/>
    <w:rsid w:val="007E7F3F"/>
    <w:rsid w:val="007F1279"/>
    <w:rsid w:val="007F22B3"/>
    <w:rsid w:val="007F2840"/>
    <w:rsid w:val="007F3343"/>
    <w:rsid w:val="007F3CAF"/>
    <w:rsid w:val="007F3DBD"/>
    <w:rsid w:val="007F4667"/>
    <w:rsid w:val="007F6450"/>
    <w:rsid w:val="007F76FA"/>
    <w:rsid w:val="007F7D05"/>
    <w:rsid w:val="00801383"/>
    <w:rsid w:val="008035A9"/>
    <w:rsid w:val="00804256"/>
    <w:rsid w:val="00804A11"/>
    <w:rsid w:val="00804B15"/>
    <w:rsid w:val="00805DB5"/>
    <w:rsid w:val="008061C6"/>
    <w:rsid w:val="00807341"/>
    <w:rsid w:val="0080742F"/>
    <w:rsid w:val="00810543"/>
    <w:rsid w:val="008106BD"/>
    <w:rsid w:val="00811B8E"/>
    <w:rsid w:val="00811CFE"/>
    <w:rsid w:val="008141E1"/>
    <w:rsid w:val="00814344"/>
    <w:rsid w:val="00815EB8"/>
    <w:rsid w:val="00820075"/>
    <w:rsid w:val="0082063A"/>
    <w:rsid w:val="0082201C"/>
    <w:rsid w:val="0082247C"/>
    <w:rsid w:val="00822E03"/>
    <w:rsid w:val="00822E47"/>
    <w:rsid w:val="0082493F"/>
    <w:rsid w:val="00825514"/>
    <w:rsid w:val="00826EE6"/>
    <w:rsid w:val="0082776D"/>
    <w:rsid w:val="00830A53"/>
    <w:rsid w:val="0083318B"/>
    <w:rsid w:val="008332B6"/>
    <w:rsid w:val="00833A79"/>
    <w:rsid w:val="0083401E"/>
    <w:rsid w:val="00835567"/>
    <w:rsid w:val="008359D2"/>
    <w:rsid w:val="00835B4A"/>
    <w:rsid w:val="00836798"/>
    <w:rsid w:val="00837796"/>
    <w:rsid w:val="0083794E"/>
    <w:rsid w:val="00837985"/>
    <w:rsid w:val="00837EA3"/>
    <w:rsid w:val="008414E6"/>
    <w:rsid w:val="008427B9"/>
    <w:rsid w:val="00842899"/>
    <w:rsid w:val="00842989"/>
    <w:rsid w:val="008431C8"/>
    <w:rsid w:val="00843784"/>
    <w:rsid w:val="008441AF"/>
    <w:rsid w:val="00845A15"/>
    <w:rsid w:val="00846391"/>
    <w:rsid w:val="008471B3"/>
    <w:rsid w:val="00847A7B"/>
    <w:rsid w:val="0085058E"/>
    <w:rsid w:val="0085062F"/>
    <w:rsid w:val="00850AC0"/>
    <w:rsid w:val="00850D43"/>
    <w:rsid w:val="00852783"/>
    <w:rsid w:val="00852C3C"/>
    <w:rsid w:val="0085320B"/>
    <w:rsid w:val="0085408D"/>
    <w:rsid w:val="008544CB"/>
    <w:rsid w:val="00854727"/>
    <w:rsid w:val="00855B27"/>
    <w:rsid w:val="0085612F"/>
    <w:rsid w:val="00857B67"/>
    <w:rsid w:val="0086006A"/>
    <w:rsid w:val="008604EB"/>
    <w:rsid w:val="008610B2"/>
    <w:rsid w:val="008612E6"/>
    <w:rsid w:val="00861533"/>
    <w:rsid w:val="00861778"/>
    <w:rsid w:val="00863368"/>
    <w:rsid w:val="00863899"/>
    <w:rsid w:val="00864057"/>
    <w:rsid w:val="00864BE1"/>
    <w:rsid w:val="00865A5B"/>
    <w:rsid w:val="008660EA"/>
    <w:rsid w:val="0086673D"/>
    <w:rsid w:val="0086703A"/>
    <w:rsid w:val="008671B8"/>
    <w:rsid w:val="0086730F"/>
    <w:rsid w:val="00867D77"/>
    <w:rsid w:val="00870BD0"/>
    <w:rsid w:val="00872411"/>
    <w:rsid w:val="0087246D"/>
    <w:rsid w:val="008726BC"/>
    <w:rsid w:val="008738F1"/>
    <w:rsid w:val="00873E14"/>
    <w:rsid w:val="0087542D"/>
    <w:rsid w:val="00875F33"/>
    <w:rsid w:val="00877280"/>
    <w:rsid w:val="00877C1D"/>
    <w:rsid w:val="00880614"/>
    <w:rsid w:val="00881848"/>
    <w:rsid w:val="00883316"/>
    <w:rsid w:val="00883468"/>
    <w:rsid w:val="0088372B"/>
    <w:rsid w:val="00883796"/>
    <w:rsid w:val="00883803"/>
    <w:rsid w:val="00884512"/>
    <w:rsid w:val="00884579"/>
    <w:rsid w:val="00884F03"/>
    <w:rsid w:val="0088591C"/>
    <w:rsid w:val="00885B81"/>
    <w:rsid w:val="00887337"/>
    <w:rsid w:val="00887840"/>
    <w:rsid w:val="00890C39"/>
    <w:rsid w:val="00890F8A"/>
    <w:rsid w:val="00892A68"/>
    <w:rsid w:val="0089323D"/>
    <w:rsid w:val="0089413A"/>
    <w:rsid w:val="00894340"/>
    <w:rsid w:val="0089478F"/>
    <w:rsid w:val="00894E13"/>
    <w:rsid w:val="00895440"/>
    <w:rsid w:val="0089558A"/>
    <w:rsid w:val="00896402"/>
    <w:rsid w:val="0089710C"/>
    <w:rsid w:val="00897616"/>
    <w:rsid w:val="008A04AF"/>
    <w:rsid w:val="008A064B"/>
    <w:rsid w:val="008A271B"/>
    <w:rsid w:val="008A34FC"/>
    <w:rsid w:val="008A397A"/>
    <w:rsid w:val="008A459A"/>
    <w:rsid w:val="008A4DF0"/>
    <w:rsid w:val="008A76E0"/>
    <w:rsid w:val="008A7FF2"/>
    <w:rsid w:val="008B4B0D"/>
    <w:rsid w:val="008B530D"/>
    <w:rsid w:val="008B600D"/>
    <w:rsid w:val="008C0147"/>
    <w:rsid w:val="008C2636"/>
    <w:rsid w:val="008C3305"/>
    <w:rsid w:val="008C3E62"/>
    <w:rsid w:val="008C47E1"/>
    <w:rsid w:val="008C534C"/>
    <w:rsid w:val="008C6E8B"/>
    <w:rsid w:val="008D0020"/>
    <w:rsid w:val="008D1E8A"/>
    <w:rsid w:val="008D26E8"/>
    <w:rsid w:val="008D3B3D"/>
    <w:rsid w:val="008D3C4D"/>
    <w:rsid w:val="008D5D52"/>
    <w:rsid w:val="008D6BD5"/>
    <w:rsid w:val="008D766B"/>
    <w:rsid w:val="008D7B7D"/>
    <w:rsid w:val="008D7FCA"/>
    <w:rsid w:val="008E0844"/>
    <w:rsid w:val="008E1A2E"/>
    <w:rsid w:val="008E252B"/>
    <w:rsid w:val="008E2F4E"/>
    <w:rsid w:val="008E37C9"/>
    <w:rsid w:val="008E51CA"/>
    <w:rsid w:val="008E6977"/>
    <w:rsid w:val="008E76C9"/>
    <w:rsid w:val="008F20DE"/>
    <w:rsid w:val="008F2FD6"/>
    <w:rsid w:val="008F34F1"/>
    <w:rsid w:val="008F38A4"/>
    <w:rsid w:val="008F3C04"/>
    <w:rsid w:val="008F4246"/>
    <w:rsid w:val="008F4BEC"/>
    <w:rsid w:val="008F5227"/>
    <w:rsid w:val="008F53FC"/>
    <w:rsid w:val="008F5C04"/>
    <w:rsid w:val="008F7005"/>
    <w:rsid w:val="009007D1"/>
    <w:rsid w:val="0090201A"/>
    <w:rsid w:val="009029D7"/>
    <w:rsid w:val="009032A1"/>
    <w:rsid w:val="0090353D"/>
    <w:rsid w:val="00903F07"/>
    <w:rsid w:val="00904353"/>
    <w:rsid w:val="00905CA5"/>
    <w:rsid w:val="00906728"/>
    <w:rsid w:val="009105F5"/>
    <w:rsid w:val="00910732"/>
    <w:rsid w:val="00913014"/>
    <w:rsid w:val="0091339E"/>
    <w:rsid w:val="00913896"/>
    <w:rsid w:val="00913FB8"/>
    <w:rsid w:val="00916189"/>
    <w:rsid w:val="00916AFE"/>
    <w:rsid w:val="009200B0"/>
    <w:rsid w:val="0092024E"/>
    <w:rsid w:val="00920476"/>
    <w:rsid w:val="00923A6C"/>
    <w:rsid w:val="00923A92"/>
    <w:rsid w:val="00923FE6"/>
    <w:rsid w:val="00925D4F"/>
    <w:rsid w:val="00927762"/>
    <w:rsid w:val="00927D25"/>
    <w:rsid w:val="009331BF"/>
    <w:rsid w:val="00933CE8"/>
    <w:rsid w:val="00933E92"/>
    <w:rsid w:val="00936014"/>
    <w:rsid w:val="00936C25"/>
    <w:rsid w:val="00937B92"/>
    <w:rsid w:val="009410CD"/>
    <w:rsid w:val="00944B19"/>
    <w:rsid w:val="00946FFB"/>
    <w:rsid w:val="0095086A"/>
    <w:rsid w:val="009509E2"/>
    <w:rsid w:val="00952676"/>
    <w:rsid w:val="00952782"/>
    <w:rsid w:val="00952EEA"/>
    <w:rsid w:val="00954276"/>
    <w:rsid w:val="00955247"/>
    <w:rsid w:val="0095572F"/>
    <w:rsid w:val="0095586A"/>
    <w:rsid w:val="00955D53"/>
    <w:rsid w:val="00960AAE"/>
    <w:rsid w:val="00960DEB"/>
    <w:rsid w:val="0096245D"/>
    <w:rsid w:val="00963058"/>
    <w:rsid w:val="00963838"/>
    <w:rsid w:val="00963EA9"/>
    <w:rsid w:val="00963EDC"/>
    <w:rsid w:val="009647C6"/>
    <w:rsid w:val="009656F3"/>
    <w:rsid w:val="00965781"/>
    <w:rsid w:val="009659B8"/>
    <w:rsid w:val="00966A7E"/>
    <w:rsid w:val="00970490"/>
    <w:rsid w:val="00972C9F"/>
    <w:rsid w:val="00972CAE"/>
    <w:rsid w:val="009738DA"/>
    <w:rsid w:val="00973D2C"/>
    <w:rsid w:val="009772D5"/>
    <w:rsid w:val="00977DDD"/>
    <w:rsid w:val="009804D4"/>
    <w:rsid w:val="0098209A"/>
    <w:rsid w:val="00982F49"/>
    <w:rsid w:val="00983338"/>
    <w:rsid w:val="0098405D"/>
    <w:rsid w:val="009853BB"/>
    <w:rsid w:val="0098690B"/>
    <w:rsid w:val="00987949"/>
    <w:rsid w:val="00987DFC"/>
    <w:rsid w:val="00990E69"/>
    <w:rsid w:val="00992C6F"/>
    <w:rsid w:val="00992D05"/>
    <w:rsid w:val="009956B8"/>
    <w:rsid w:val="00996F07"/>
    <w:rsid w:val="009A08F3"/>
    <w:rsid w:val="009A1EEC"/>
    <w:rsid w:val="009A2CF9"/>
    <w:rsid w:val="009A3158"/>
    <w:rsid w:val="009A4301"/>
    <w:rsid w:val="009A50F7"/>
    <w:rsid w:val="009A5550"/>
    <w:rsid w:val="009A776A"/>
    <w:rsid w:val="009B0BD7"/>
    <w:rsid w:val="009B1069"/>
    <w:rsid w:val="009B202D"/>
    <w:rsid w:val="009B2068"/>
    <w:rsid w:val="009B2437"/>
    <w:rsid w:val="009B3FA5"/>
    <w:rsid w:val="009B512F"/>
    <w:rsid w:val="009B656C"/>
    <w:rsid w:val="009B6C67"/>
    <w:rsid w:val="009B783E"/>
    <w:rsid w:val="009C12F6"/>
    <w:rsid w:val="009C1446"/>
    <w:rsid w:val="009C1518"/>
    <w:rsid w:val="009C1898"/>
    <w:rsid w:val="009C2D02"/>
    <w:rsid w:val="009C33D0"/>
    <w:rsid w:val="009C34F1"/>
    <w:rsid w:val="009C4730"/>
    <w:rsid w:val="009C5D6F"/>
    <w:rsid w:val="009C5EA6"/>
    <w:rsid w:val="009D0FD2"/>
    <w:rsid w:val="009D17B6"/>
    <w:rsid w:val="009D3899"/>
    <w:rsid w:val="009D627D"/>
    <w:rsid w:val="009D6F87"/>
    <w:rsid w:val="009D76C6"/>
    <w:rsid w:val="009E060C"/>
    <w:rsid w:val="009E1E77"/>
    <w:rsid w:val="009E288E"/>
    <w:rsid w:val="009E2DE4"/>
    <w:rsid w:val="009E2F3F"/>
    <w:rsid w:val="009E33CF"/>
    <w:rsid w:val="009E3948"/>
    <w:rsid w:val="009E470D"/>
    <w:rsid w:val="009E5A3F"/>
    <w:rsid w:val="009E68BC"/>
    <w:rsid w:val="009E6F97"/>
    <w:rsid w:val="009E7386"/>
    <w:rsid w:val="009E775B"/>
    <w:rsid w:val="009E7ECB"/>
    <w:rsid w:val="009F0688"/>
    <w:rsid w:val="009F0F85"/>
    <w:rsid w:val="009F1659"/>
    <w:rsid w:val="009F3B82"/>
    <w:rsid w:val="009F3C29"/>
    <w:rsid w:val="009F41C6"/>
    <w:rsid w:val="009F5520"/>
    <w:rsid w:val="009F79DA"/>
    <w:rsid w:val="00A03C36"/>
    <w:rsid w:val="00A04E86"/>
    <w:rsid w:val="00A06281"/>
    <w:rsid w:val="00A079A8"/>
    <w:rsid w:val="00A07BA8"/>
    <w:rsid w:val="00A1174C"/>
    <w:rsid w:val="00A14195"/>
    <w:rsid w:val="00A17A83"/>
    <w:rsid w:val="00A21125"/>
    <w:rsid w:val="00A21437"/>
    <w:rsid w:val="00A2195A"/>
    <w:rsid w:val="00A21D60"/>
    <w:rsid w:val="00A22652"/>
    <w:rsid w:val="00A2399C"/>
    <w:rsid w:val="00A23D2C"/>
    <w:rsid w:val="00A251B9"/>
    <w:rsid w:val="00A25771"/>
    <w:rsid w:val="00A26193"/>
    <w:rsid w:val="00A26AA1"/>
    <w:rsid w:val="00A27546"/>
    <w:rsid w:val="00A27AE3"/>
    <w:rsid w:val="00A30984"/>
    <w:rsid w:val="00A30EAA"/>
    <w:rsid w:val="00A315A7"/>
    <w:rsid w:val="00A3436E"/>
    <w:rsid w:val="00A34AE5"/>
    <w:rsid w:val="00A35577"/>
    <w:rsid w:val="00A36F37"/>
    <w:rsid w:val="00A3731E"/>
    <w:rsid w:val="00A4191F"/>
    <w:rsid w:val="00A41DDD"/>
    <w:rsid w:val="00A422B6"/>
    <w:rsid w:val="00A42FF3"/>
    <w:rsid w:val="00A440A4"/>
    <w:rsid w:val="00A450E5"/>
    <w:rsid w:val="00A45516"/>
    <w:rsid w:val="00A45BCA"/>
    <w:rsid w:val="00A47CCC"/>
    <w:rsid w:val="00A5010F"/>
    <w:rsid w:val="00A50806"/>
    <w:rsid w:val="00A51E4E"/>
    <w:rsid w:val="00A5205F"/>
    <w:rsid w:val="00A520C6"/>
    <w:rsid w:val="00A5292F"/>
    <w:rsid w:val="00A53DE3"/>
    <w:rsid w:val="00A54686"/>
    <w:rsid w:val="00A5572D"/>
    <w:rsid w:val="00A55A60"/>
    <w:rsid w:val="00A561A5"/>
    <w:rsid w:val="00A5658C"/>
    <w:rsid w:val="00A566DD"/>
    <w:rsid w:val="00A57FBA"/>
    <w:rsid w:val="00A61173"/>
    <w:rsid w:val="00A61787"/>
    <w:rsid w:val="00A626BD"/>
    <w:rsid w:val="00A63939"/>
    <w:rsid w:val="00A63A38"/>
    <w:rsid w:val="00A63DED"/>
    <w:rsid w:val="00A64396"/>
    <w:rsid w:val="00A64C9E"/>
    <w:rsid w:val="00A653DD"/>
    <w:rsid w:val="00A66C81"/>
    <w:rsid w:val="00A67490"/>
    <w:rsid w:val="00A70907"/>
    <w:rsid w:val="00A71ABD"/>
    <w:rsid w:val="00A71E11"/>
    <w:rsid w:val="00A72475"/>
    <w:rsid w:val="00A73EAE"/>
    <w:rsid w:val="00A74069"/>
    <w:rsid w:val="00A74B9B"/>
    <w:rsid w:val="00A74C8D"/>
    <w:rsid w:val="00A74CC6"/>
    <w:rsid w:val="00A74D43"/>
    <w:rsid w:val="00A76762"/>
    <w:rsid w:val="00A77275"/>
    <w:rsid w:val="00A80EF2"/>
    <w:rsid w:val="00A81A48"/>
    <w:rsid w:val="00A82297"/>
    <w:rsid w:val="00A82963"/>
    <w:rsid w:val="00A85177"/>
    <w:rsid w:val="00A855DE"/>
    <w:rsid w:val="00A85733"/>
    <w:rsid w:val="00A875BC"/>
    <w:rsid w:val="00A87CB6"/>
    <w:rsid w:val="00A90344"/>
    <w:rsid w:val="00A90B3C"/>
    <w:rsid w:val="00A937D0"/>
    <w:rsid w:val="00A93B59"/>
    <w:rsid w:val="00A941FD"/>
    <w:rsid w:val="00A94963"/>
    <w:rsid w:val="00A95690"/>
    <w:rsid w:val="00A95BAA"/>
    <w:rsid w:val="00A95D62"/>
    <w:rsid w:val="00A95FC5"/>
    <w:rsid w:val="00A9759F"/>
    <w:rsid w:val="00AA1D3F"/>
    <w:rsid w:val="00AA332D"/>
    <w:rsid w:val="00AA47DA"/>
    <w:rsid w:val="00AA4E87"/>
    <w:rsid w:val="00AA5265"/>
    <w:rsid w:val="00AA53DC"/>
    <w:rsid w:val="00AA673E"/>
    <w:rsid w:val="00AA6EE4"/>
    <w:rsid w:val="00AB28CE"/>
    <w:rsid w:val="00AB2C67"/>
    <w:rsid w:val="00AB4BEE"/>
    <w:rsid w:val="00AB5240"/>
    <w:rsid w:val="00AC22C3"/>
    <w:rsid w:val="00AC2D90"/>
    <w:rsid w:val="00AC30D0"/>
    <w:rsid w:val="00AC33D9"/>
    <w:rsid w:val="00AC4080"/>
    <w:rsid w:val="00AC47D5"/>
    <w:rsid w:val="00AC5AEA"/>
    <w:rsid w:val="00AC5F9A"/>
    <w:rsid w:val="00AC66D8"/>
    <w:rsid w:val="00AD0E01"/>
    <w:rsid w:val="00AD15B1"/>
    <w:rsid w:val="00AD1C42"/>
    <w:rsid w:val="00AD1E0B"/>
    <w:rsid w:val="00AD340F"/>
    <w:rsid w:val="00AD37D3"/>
    <w:rsid w:val="00AD45B9"/>
    <w:rsid w:val="00AD4EB8"/>
    <w:rsid w:val="00AD62B8"/>
    <w:rsid w:val="00AD6516"/>
    <w:rsid w:val="00AD7233"/>
    <w:rsid w:val="00AD72D2"/>
    <w:rsid w:val="00AD7857"/>
    <w:rsid w:val="00AE179A"/>
    <w:rsid w:val="00AE18DA"/>
    <w:rsid w:val="00AE28EA"/>
    <w:rsid w:val="00AE2974"/>
    <w:rsid w:val="00AE3264"/>
    <w:rsid w:val="00AE3BC5"/>
    <w:rsid w:val="00AE3F4E"/>
    <w:rsid w:val="00AE5384"/>
    <w:rsid w:val="00AE5C94"/>
    <w:rsid w:val="00AF0CCB"/>
    <w:rsid w:val="00AF26CA"/>
    <w:rsid w:val="00AF33B7"/>
    <w:rsid w:val="00AF3BC9"/>
    <w:rsid w:val="00AF40F7"/>
    <w:rsid w:val="00AF4E41"/>
    <w:rsid w:val="00AF4F90"/>
    <w:rsid w:val="00AF5BB0"/>
    <w:rsid w:val="00AF5BFF"/>
    <w:rsid w:val="00B00A64"/>
    <w:rsid w:val="00B00F66"/>
    <w:rsid w:val="00B038B0"/>
    <w:rsid w:val="00B04F03"/>
    <w:rsid w:val="00B057F2"/>
    <w:rsid w:val="00B05BB8"/>
    <w:rsid w:val="00B0729B"/>
    <w:rsid w:val="00B07392"/>
    <w:rsid w:val="00B076B8"/>
    <w:rsid w:val="00B07906"/>
    <w:rsid w:val="00B10750"/>
    <w:rsid w:val="00B10A73"/>
    <w:rsid w:val="00B10ACA"/>
    <w:rsid w:val="00B10C32"/>
    <w:rsid w:val="00B11F12"/>
    <w:rsid w:val="00B131CF"/>
    <w:rsid w:val="00B13727"/>
    <w:rsid w:val="00B1422C"/>
    <w:rsid w:val="00B14BF1"/>
    <w:rsid w:val="00B161EF"/>
    <w:rsid w:val="00B1701E"/>
    <w:rsid w:val="00B17ED6"/>
    <w:rsid w:val="00B20511"/>
    <w:rsid w:val="00B20FF3"/>
    <w:rsid w:val="00B21951"/>
    <w:rsid w:val="00B227F9"/>
    <w:rsid w:val="00B2308C"/>
    <w:rsid w:val="00B23D6C"/>
    <w:rsid w:val="00B24170"/>
    <w:rsid w:val="00B26654"/>
    <w:rsid w:val="00B273F1"/>
    <w:rsid w:val="00B309C8"/>
    <w:rsid w:val="00B31D28"/>
    <w:rsid w:val="00B33215"/>
    <w:rsid w:val="00B34766"/>
    <w:rsid w:val="00B3536E"/>
    <w:rsid w:val="00B3598F"/>
    <w:rsid w:val="00B36FB4"/>
    <w:rsid w:val="00B372DB"/>
    <w:rsid w:val="00B376AC"/>
    <w:rsid w:val="00B37D13"/>
    <w:rsid w:val="00B40410"/>
    <w:rsid w:val="00B40A59"/>
    <w:rsid w:val="00B40D67"/>
    <w:rsid w:val="00B40E22"/>
    <w:rsid w:val="00B41371"/>
    <w:rsid w:val="00B41E24"/>
    <w:rsid w:val="00B4225D"/>
    <w:rsid w:val="00B4261D"/>
    <w:rsid w:val="00B427CD"/>
    <w:rsid w:val="00B42908"/>
    <w:rsid w:val="00B42E71"/>
    <w:rsid w:val="00B43B6B"/>
    <w:rsid w:val="00B43CD5"/>
    <w:rsid w:val="00B44A12"/>
    <w:rsid w:val="00B469A4"/>
    <w:rsid w:val="00B4705D"/>
    <w:rsid w:val="00B5108C"/>
    <w:rsid w:val="00B53BCA"/>
    <w:rsid w:val="00B551F4"/>
    <w:rsid w:val="00B55C4B"/>
    <w:rsid w:val="00B56038"/>
    <w:rsid w:val="00B57AFB"/>
    <w:rsid w:val="00B6136B"/>
    <w:rsid w:val="00B61883"/>
    <w:rsid w:val="00B63084"/>
    <w:rsid w:val="00B644E6"/>
    <w:rsid w:val="00B6681F"/>
    <w:rsid w:val="00B67886"/>
    <w:rsid w:val="00B7217D"/>
    <w:rsid w:val="00B73DF3"/>
    <w:rsid w:val="00B73E91"/>
    <w:rsid w:val="00B73F55"/>
    <w:rsid w:val="00B748C1"/>
    <w:rsid w:val="00B74935"/>
    <w:rsid w:val="00B75B06"/>
    <w:rsid w:val="00B7651B"/>
    <w:rsid w:val="00B76CAB"/>
    <w:rsid w:val="00B77189"/>
    <w:rsid w:val="00B776ED"/>
    <w:rsid w:val="00B77ACC"/>
    <w:rsid w:val="00B802F7"/>
    <w:rsid w:val="00B8145C"/>
    <w:rsid w:val="00B8256A"/>
    <w:rsid w:val="00B83170"/>
    <w:rsid w:val="00B833EB"/>
    <w:rsid w:val="00B8391C"/>
    <w:rsid w:val="00B839DC"/>
    <w:rsid w:val="00B83FB2"/>
    <w:rsid w:val="00B84982"/>
    <w:rsid w:val="00B85995"/>
    <w:rsid w:val="00B87AD3"/>
    <w:rsid w:val="00B90181"/>
    <w:rsid w:val="00B91D63"/>
    <w:rsid w:val="00B91F72"/>
    <w:rsid w:val="00B9214D"/>
    <w:rsid w:val="00B93048"/>
    <w:rsid w:val="00B94D6F"/>
    <w:rsid w:val="00B94F12"/>
    <w:rsid w:val="00B960AB"/>
    <w:rsid w:val="00B962C4"/>
    <w:rsid w:val="00B9690C"/>
    <w:rsid w:val="00B96F80"/>
    <w:rsid w:val="00BA3CCE"/>
    <w:rsid w:val="00BA3D2D"/>
    <w:rsid w:val="00BA4334"/>
    <w:rsid w:val="00BA46AF"/>
    <w:rsid w:val="00BA489D"/>
    <w:rsid w:val="00BA4E1B"/>
    <w:rsid w:val="00BA511A"/>
    <w:rsid w:val="00BA577B"/>
    <w:rsid w:val="00BA590B"/>
    <w:rsid w:val="00BA5F3E"/>
    <w:rsid w:val="00BA60E0"/>
    <w:rsid w:val="00BA6196"/>
    <w:rsid w:val="00BA62CF"/>
    <w:rsid w:val="00BA74FE"/>
    <w:rsid w:val="00BB04FF"/>
    <w:rsid w:val="00BB0F0D"/>
    <w:rsid w:val="00BB1738"/>
    <w:rsid w:val="00BB2F34"/>
    <w:rsid w:val="00BB3400"/>
    <w:rsid w:val="00BB3835"/>
    <w:rsid w:val="00BB48D3"/>
    <w:rsid w:val="00BB5153"/>
    <w:rsid w:val="00BB5350"/>
    <w:rsid w:val="00BB55CB"/>
    <w:rsid w:val="00BB60CA"/>
    <w:rsid w:val="00BB65AF"/>
    <w:rsid w:val="00BB6978"/>
    <w:rsid w:val="00BC236A"/>
    <w:rsid w:val="00BC3A78"/>
    <w:rsid w:val="00BC3DAE"/>
    <w:rsid w:val="00BC46A8"/>
    <w:rsid w:val="00BC4BBF"/>
    <w:rsid w:val="00BC57E2"/>
    <w:rsid w:val="00BC6ACB"/>
    <w:rsid w:val="00BD026C"/>
    <w:rsid w:val="00BD1D43"/>
    <w:rsid w:val="00BD418C"/>
    <w:rsid w:val="00BD47B9"/>
    <w:rsid w:val="00BD50ED"/>
    <w:rsid w:val="00BD5169"/>
    <w:rsid w:val="00BD6C8D"/>
    <w:rsid w:val="00BD6EA2"/>
    <w:rsid w:val="00BD76EB"/>
    <w:rsid w:val="00BE2416"/>
    <w:rsid w:val="00BE290A"/>
    <w:rsid w:val="00BE38F3"/>
    <w:rsid w:val="00BE4579"/>
    <w:rsid w:val="00BE5113"/>
    <w:rsid w:val="00BE683E"/>
    <w:rsid w:val="00BE7E7B"/>
    <w:rsid w:val="00BF056A"/>
    <w:rsid w:val="00BF1F59"/>
    <w:rsid w:val="00BF345E"/>
    <w:rsid w:val="00BF43BA"/>
    <w:rsid w:val="00BF48D4"/>
    <w:rsid w:val="00BF4915"/>
    <w:rsid w:val="00BF68B2"/>
    <w:rsid w:val="00C00ED8"/>
    <w:rsid w:val="00C02DBF"/>
    <w:rsid w:val="00C02EFA"/>
    <w:rsid w:val="00C04072"/>
    <w:rsid w:val="00C04D9E"/>
    <w:rsid w:val="00C05C11"/>
    <w:rsid w:val="00C06AC3"/>
    <w:rsid w:val="00C07514"/>
    <w:rsid w:val="00C10AB9"/>
    <w:rsid w:val="00C110D8"/>
    <w:rsid w:val="00C1233E"/>
    <w:rsid w:val="00C126B6"/>
    <w:rsid w:val="00C12AF7"/>
    <w:rsid w:val="00C12B3A"/>
    <w:rsid w:val="00C12E8E"/>
    <w:rsid w:val="00C13166"/>
    <w:rsid w:val="00C1333D"/>
    <w:rsid w:val="00C14BD0"/>
    <w:rsid w:val="00C15393"/>
    <w:rsid w:val="00C1611A"/>
    <w:rsid w:val="00C17CBA"/>
    <w:rsid w:val="00C203DC"/>
    <w:rsid w:val="00C205CA"/>
    <w:rsid w:val="00C23782"/>
    <w:rsid w:val="00C2408D"/>
    <w:rsid w:val="00C248B6"/>
    <w:rsid w:val="00C24A84"/>
    <w:rsid w:val="00C250FC"/>
    <w:rsid w:val="00C257CC"/>
    <w:rsid w:val="00C26B79"/>
    <w:rsid w:val="00C2753C"/>
    <w:rsid w:val="00C27920"/>
    <w:rsid w:val="00C31500"/>
    <w:rsid w:val="00C31DFD"/>
    <w:rsid w:val="00C329FE"/>
    <w:rsid w:val="00C33D41"/>
    <w:rsid w:val="00C34FFB"/>
    <w:rsid w:val="00C365A3"/>
    <w:rsid w:val="00C36AAC"/>
    <w:rsid w:val="00C37B21"/>
    <w:rsid w:val="00C37D26"/>
    <w:rsid w:val="00C40E2B"/>
    <w:rsid w:val="00C41065"/>
    <w:rsid w:val="00C43110"/>
    <w:rsid w:val="00C43C8C"/>
    <w:rsid w:val="00C47D30"/>
    <w:rsid w:val="00C47D9A"/>
    <w:rsid w:val="00C50052"/>
    <w:rsid w:val="00C523D3"/>
    <w:rsid w:val="00C52881"/>
    <w:rsid w:val="00C53390"/>
    <w:rsid w:val="00C533B6"/>
    <w:rsid w:val="00C5369E"/>
    <w:rsid w:val="00C5562E"/>
    <w:rsid w:val="00C56EB8"/>
    <w:rsid w:val="00C572B9"/>
    <w:rsid w:val="00C5754C"/>
    <w:rsid w:val="00C60716"/>
    <w:rsid w:val="00C60F4F"/>
    <w:rsid w:val="00C61673"/>
    <w:rsid w:val="00C61A9F"/>
    <w:rsid w:val="00C6274C"/>
    <w:rsid w:val="00C63D6F"/>
    <w:rsid w:val="00C65F5D"/>
    <w:rsid w:val="00C66E3B"/>
    <w:rsid w:val="00C672FE"/>
    <w:rsid w:val="00C7041E"/>
    <w:rsid w:val="00C72593"/>
    <w:rsid w:val="00C739C5"/>
    <w:rsid w:val="00C73E0E"/>
    <w:rsid w:val="00C74004"/>
    <w:rsid w:val="00C7404F"/>
    <w:rsid w:val="00C741A1"/>
    <w:rsid w:val="00C750EA"/>
    <w:rsid w:val="00C75337"/>
    <w:rsid w:val="00C7535D"/>
    <w:rsid w:val="00C75C9B"/>
    <w:rsid w:val="00C75F07"/>
    <w:rsid w:val="00C76D5B"/>
    <w:rsid w:val="00C801D7"/>
    <w:rsid w:val="00C81273"/>
    <w:rsid w:val="00C81293"/>
    <w:rsid w:val="00C813F2"/>
    <w:rsid w:val="00C818B7"/>
    <w:rsid w:val="00C81DC4"/>
    <w:rsid w:val="00C8280F"/>
    <w:rsid w:val="00C83E51"/>
    <w:rsid w:val="00C85917"/>
    <w:rsid w:val="00C862B2"/>
    <w:rsid w:val="00C8664E"/>
    <w:rsid w:val="00C8740F"/>
    <w:rsid w:val="00C91658"/>
    <w:rsid w:val="00C919AF"/>
    <w:rsid w:val="00C9230E"/>
    <w:rsid w:val="00C92BB8"/>
    <w:rsid w:val="00C930FD"/>
    <w:rsid w:val="00C93ED8"/>
    <w:rsid w:val="00C942DE"/>
    <w:rsid w:val="00C95AD4"/>
    <w:rsid w:val="00C95B03"/>
    <w:rsid w:val="00C95FEE"/>
    <w:rsid w:val="00C96222"/>
    <w:rsid w:val="00C96F3D"/>
    <w:rsid w:val="00C97930"/>
    <w:rsid w:val="00C97ABC"/>
    <w:rsid w:val="00CA2F8B"/>
    <w:rsid w:val="00CA3D75"/>
    <w:rsid w:val="00CA4667"/>
    <w:rsid w:val="00CA4921"/>
    <w:rsid w:val="00CA51B2"/>
    <w:rsid w:val="00CA58DD"/>
    <w:rsid w:val="00CA5FE2"/>
    <w:rsid w:val="00CA7D89"/>
    <w:rsid w:val="00CB0C99"/>
    <w:rsid w:val="00CB0E4A"/>
    <w:rsid w:val="00CB16A0"/>
    <w:rsid w:val="00CB22B5"/>
    <w:rsid w:val="00CB22FD"/>
    <w:rsid w:val="00CB2725"/>
    <w:rsid w:val="00CB2D6A"/>
    <w:rsid w:val="00CB3225"/>
    <w:rsid w:val="00CB46CE"/>
    <w:rsid w:val="00CB4B88"/>
    <w:rsid w:val="00CB5401"/>
    <w:rsid w:val="00CB55A1"/>
    <w:rsid w:val="00CB5822"/>
    <w:rsid w:val="00CB6288"/>
    <w:rsid w:val="00CB64FD"/>
    <w:rsid w:val="00CB7337"/>
    <w:rsid w:val="00CB76BB"/>
    <w:rsid w:val="00CC079C"/>
    <w:rsid w:val="00CC43CE"/>
    <w:rsid w:val="00CC6545"/>
    <w:rsid w:val="00CC67D5"/>
    <w:rsid w:val="00CC698E"/>
    <w:rsid w:val="00CC6EB6"/>
    <w:rsid w:val="00CC7ADB"/>
    <w:rsid w:val="00CD1D95"/>
    <w:rsid w:val="00CD2FB7"/>
    <w:rsid w:val="00CD4CE5"/>
    <w:rsid w:val="00CD5CCA"/>
    <w:rsid w:val="00CD5E6E"/>
    <w:rsid w:val="00CD60D1"/>
    <w:rsid w:val="00CE0276"/>
    <w:rsid w:val="00CE0859"/>
    <w:rsid w:val="00CE0F1F"/>
    <w:rsid w:val="00CE11FE"/>
    <w:rsid w:val="00CE492C"/>
    <w:rsid w:val="00CE4FD0"/>
    <w:rsid w:val="00CE5283"/>
    <w:rsid w:val="00CE5E9E"/>
    <w:rsid w:val="00CE6327"/>
    <w:rsid w:val="00CE7575"/>
    <w:rsid w:val="00CF08E8"/>
    <w:rsid w:val="00CF0A38"/>
    <w:rsid w:val="00CF2577"/>
    <w:rsid w:val="00CF4921"/>
    <w:rsid w:val="00CF747F"/>
    <w:rsid w:val="00CF7D1B"/>
    <w:rsid w:val="00D019AC"/>
    <w:rsid w:val="00D01FD2"/>
    <w:rsid w:val="00D0433A"/>
    <w:rsid w:val="00D056BC"/>
    <w:rsid w:val="00D05BEB"/>
    <w:rsid w:val="00D061CD"/>
    <w:rsid w:val="00D068E0"/>
    <w:rsid w:val="00D07CD6"/>
    <w:rsid w:val="00D1019E"/>
    <w:rsid w:val="00D115A7"/>
    <w:rsid w:val="00D11601"/>
    <w:rsid w:val="00D119CD"/>
    <w:rsid w:val="00D12031"/>
    <w:rsid w:val="00D17685"/>
    <w:rsid w:val="00D205E2"/>
    <w:rsid w:val="00D2069D"/>
    <w:rsid w:val="00D21C74"/>
    <w:rsid w:val="00D21CC2"/>
    <w:rsid w:val="00D220E9"/>
    <w:rsid w:val="00D228E0"/>
    <w:rsid w:val="00D23568"/>
    <w:rsid w:val="00D23AF1"/>
    <w:rsid w:val="00D24B7E"/>
    <w:rsid w:val="00D26479"/>
    <w:rsid w:val="00D27483"/>
    <w:rsid w:val="00D3138A"/>
    <w:rsid w:val="00D3266A"/>
    <w:rsid w:val="00D34487"/>
    <w:rsid w:val="00D361B1"/>
    <w:rsid w:val="00D36D32"/>
    <w:rsid w:val="00D374DE"/>
    <w:rsid w:val="00D41B29"/>
    <w:rsid w:val="00D41EAF"/>
    <w:rsid w:val="00D41EC0"/>
    <w:rsid w:val="00D428EA"/>
    <w:rsid w:val="00D448A1"/>
    <w:rsid w:val="00D44941"/>
    <w:rsid w:val="00D45030"/>
    <w:rsid w:val="00D463B7"/>
    <w:rsid w:val="00D476AF"/>
    <w:rsid w:val="00D47D88"/>
    <w:rsid w:val="00D51392"/>
    <w:rsid w:val="00D513B6"/>
    <w:rsid w:val="00D51403"/>
    <w:rsid w:val="00D51919"/>
    <w:rsid w:val="00D55043"/>
    <w:rsid w:val="00D57D0E"/>
    <w:rsid w:val="00D6110E"/>
    <w:rsid w:val="00D62D6B"/>
    <w:rsid w:val="00D63566"/>
    <w:rsid w:val="00D63AE8"/>
    <w:rsid w:val="00D644E1"/>
    <w:rsid w:val="00D64627"/>
    <w:rsid w:val="00D654ED"/>
    <w:rsid w:val="00D65BBE"/>
    <w:rsid w:val="00D66AAA"/>
    <w:rsid w:val="00D674B2"/>
    <w:rsid w:val="00D70075"/>
    <w:rsid w:val="00D7301D"/>
    <w:rsid w:val="00D736F2"/>
    <w:rsid w:val="00D73B41"/>
    <w:rsid w:val="00D73DF9"/>
    <w:rsid w:val="00D74DBC"/>
    <w:rsid w:val="00D756A5"/>
    <w:rsid w:val="00D76446"/>
    <w:rsid w:val="00D813F2"/>
    <w:rsid w:val="00D83197"/>
    <w:rsid w:val="00D8324A"/>
    <w:rsid w:val="00D83539"/>
    <w:rsid w:val="00D853ED"/>
    <w:rsid w:val="00D8656D"/>
    <w:rsid w:val="00D87206"/>
    <w:rsid w:val="00D87A46"/>
    <w:rsid w:val="00D90343"/>
    <w:rsid w:val="00D90961"/>
    <w:rsid w:val="00D91338"/>
    <w:rsid w:val="00D921F9"/>
    <w:rsid w:val="00D936EF"/>
    <w:rsid w:val="00D93DDD"/>
    <w:rsid w:val="00D93F41"/>
    <w:rsid w:val="00D93F91"/>
    <w:rsid w:val="00D9436E"/>
    <w:rsid w:val="00D94B43"/>
    <w:rsid w:val="00D94F1A"/>
    <w:rsid w:val="00D950BD"/>
    <w:rsid w:val="00D95E2F"/>
    <w:rsid w:val="00D97979"/>
    <w:rsid w:val="00DA1DB3"/>
    <w:rsid w:val="00DA260F"/>
    <w:rsid w:val="00DA48AB"/>
    <w:rsid w:val="00DA631E"/>
    <w:rsid w:val="00DB0D13"/>
    <w:rsid w:val="00DB176B"/>
    <w:rsid w:val="00DB3202"/>
    <w:rsid w:val="00DB5125"/>
    <w:rsid w:val="00DB5728"/>
    <w:rsid w:val="00DB659F"/>
    <w:rsid w:val="00DB6B3D"/>
    <w:rsid w:val="00DB7460"/>
    <w:rsid w:val="00DB7D2E"/>
    <w:rsid w:val="00DC02C6"/>
    <w:rsid w:val="00DC0B45"/>
    <w:rsid w:val="00DC3785"/>
    <w:rsid w:val="00DC3D46"/>
    <w:rsid w:val="00DC4CAF"/>
    <w:rsid w:val="00DC4E28"/>
    <w:rsid w:val="00DC5259"/>
    <w:rsid w:val="00DC6AEE"/>
    <w:rsid w:val="00DD0777"/>
    <w:rsid w:val="00DD0F02"/>
    <w:rsid w:val="00DD0FFC"/>
    <w:rsid w:val="00DD16BC"/>
    <w:rsid w:val="00DD1A46"/>
    <w:rsid w:val="00DD1ADF"/>
    <w:rsid w:val="00DD2868"/>
    <w:rsid w:val="00DD29D4"/>
    <w:rsid w:val="00DD2FDA"/>
    <w:rsid w:val="00DD4B55"/>
    <w:rsid w:val="00DD5CE2"/>
    <w:rsid w:val="00DD6379"/>
    <w:rsid w:val="00DD6821"/>
    <w:rsid w:val="00DD7684"/>
    <w:rsid w:val="00DD7BCD"/>
    <w:rsid w:val="00DE081D"/>
    <w:rsid w:val="00DE1FCD"/>
    <w:rsid w:val="00DE4B28"/>
    <w:rsid w:val="00DE5A56"/>
    <w:rsid w:val="00DE756D"/>
    <w:rsid w:val="00DE7E69"/>
    <w:rsid w:val="00DE7ED4"/>
    <w:rsid w:val="00DF0207"/>
    <w:rsid w:val="00DF32B9"/>
    <w:rsid w:val="00DF35F9"/>
    <w:rsid w:val="00DF3917"/>
    <w:rsid w:val="00DF39F3"/>
    <w:rsid w:val="00DF3C43"/>
    <w:rsid w:val="00DF44C0"/>
    <w:rsid w:val="00DF56D6"/>
    <w:rsid w:val="00DF6515"/>
    <w:rsid w:val="00DF6613"/>
    <w:rsid w:val="00DF78E9"/>
    <w:rsid w:val="00DF7B3D"/>
    <w:rsid w:val="00E00951"/>
    <w:rsid w:val="00E00BF7"/>
    <w:rsid w:val="00E0280A"/>
    <w:rsid w:val="00E02F03"/>
    <w:rsid w:val="00E0355B"/>
    <w:rsid w:val="00E03A99"/>
    <w:rsid w:val="00E04910"/>
    <w:rsid w:val="00E04E15"/>
    <w:rsid w:val="00E05AFB"/>
    <w:rsid w:val="00E10511"/>
    <w:rsid w:val="00E10B50"/>
    <w:rsid w:val="00E11185"/>
    <w:rsid w:val="00E113ED"/>
    <w:rsid w:val="00E12F27"/>
    <w:rsid w:val="00E1312F"/>
    <w:rsid w:val="00E131AB"/>
    <w:rsid w:val="00E14CF7"/>
    <w:rsid w:val="00E14EB3"/>
    <w:rsid w:val="00E153DD"/>
    <w:rsid w:val="00E160A6"/>
    <w:rsid w:val="00E175C5"/>
    <w:rsid w:val="00E17930"/>
    <w:rsid w:val="00E207F3"/>
    <w:rsid w:val="00E20D48"/>
    <w:rsid w:val="00E223D3"/>
    <w:rsid w:val="00E22A2E"/>
    <w:rsid w:val="00E23670"/>
    <w:rsid w:val="00E261EB"/>
    <w:rsid w:val="00E30380"/>
    <w:rsid w:val="00E303E8"/>
    <w:rsid w:val="00E30512"/>
    <w:rsid w:val="00E30E0A"/>
    <w:rsid w:val="00E314D1"/>
    <w:rsid w:val="00E3156D"/>
    <w:rsid w:val="00E324E5"/>
    <w:rsid w:val="00E3396E"/>
    <w:rsid w:val="00E36526"/>
    <w:rsid w:val="00E365DE"/>
    <w:rsid w:val="00E3672E"/>
    <w:rsid w:val="00E36816"/>
    <w:rsid w:val="00E369F0"/>
    <w:rsid w:val="00E36C2F"/>
    <w:rsid w:val="00E37828"/>
    <w:rsid w:val="00E4096D"/>
    <w:rsid w:val="00E409CE"/>
    <w:rsid w:val="00E41B40"/>
    <w:rsid w:val="00E41D35"/>
    <w:rsid w:val="00E436F0"/>
    <w:rsid w:val="00E44090"/>
    <w:rsid w:val="00E4444B"/>
    <w:rsid w:val="00E45B07"/>
    <w:rsid w:val="00E467BD"/>
    <w:rsid w:val="00E47F5A"/>
    <w:rsid w:val="00E50C8E"/>
    <w:rsid w:val="00E50F50"/>
    <w:rsid w:val="00E516DD"/>
    <w:rsid w:val="00E51782"/>
    <w:rsid w:val="00E51A59"/>
    <w:rsid w:val="00E51DAD"/>
    <w:rsid w:val="00E5246F"/>
    <w:rsid w:val="00E52F18"/>
    <w:rsid w:val="00E53165"/>
    <w:rsid w:val="00E56041"/>
    <w:rsid w:val="00E56BD0"/>
    <w:rsid w:val="00E57F03"/>
    <w:rsid w:val="00E60028"/>
    <w:rsid w:val="00E60BDF"/>
    <w:rsid w:val="00E60FDF"/>
    <w:rsid w:val="00E615C5"/>
    <w:rsid w:val="00E617A4"/>
    <w:rsid w:val="00E61805"/>
    <w:rsid w:val="00E61A98"/>
    <w:rsid w:val="00E62471"/>
    <w:rsid w:val="00E63061"/>
    <w:rsid w:val="00E634C4"/>
    <w:rsid w:val="00E6351D"/>
    <w:rsid w:val="00E639B2"/>
    <w:rsid w:val="00E63D91"/>
    <w:rsid w:val="00E63F54"/>
    <w:rsid w:val="00E64CB8"/>
    <w:rsid w:val="00E64E4C"/>
    <w:rsid w:val="00E654DD"/>
    <w:rsid w:val="00E655F2"/>
    <w:rsid w:val="00E66218"/>
    <w:rsid w:val="00E66F0E"/>
    <w:rsid w:val="00E66F61"/>
    <w:rsid w:val="00E702F8"/>
    <w:rsid w:val="00E70E9E"/>
    <w:rsid w:val="00E71A41"/>
    <w:rsid w:val="00E71B60"/>
    <w:rsid w:val="00E71E41"/>
    <w:rsid w:val="00E744BC"/>
    <w:rsid w:val="00E756A1"/>
    <w:rsid w:val="00E77497"/>
    <w:rsid w:val="00E80967"/>
    <w:rsid w:val="00E80E92"/>
    <w:rsid w:val="00E82682"/>
    <w:rsid w:val="00E8357A"/>
    <w:rsid w:val="00E83B13"/>
    <w:rsid w:val="00E8489D"/>
    <w:rsid w:val="00E86DA4"/>
    <w:rsid w:val="00E93F81"/>
    <w:rsid w:val="00E94486"/>
    <w:rsid w:val="00E95CF6"/>
    <w:rsid w:val="00E97999"/>
    <w:rsid w:val="00EA016A"/>
    <w:rsid w:val="00EA17E7"/>
    <w:rsid w:val="00EA19DA"/>
    <w:rsid w:val="00EA294D"/>
    <w:rsid w:val="00EA2E3A"/>
    <w:rsid w:val="00EA3889"/>
    <w:rsid w:val="00EA3DFA"/>
    <w:rsid w:val="00EA44DF"/>
    <w:rsid w:val="00EA547F"/>
    <w:rsid w:val="00EA56DB"/>
    <w:rsid w:val="00EA614B"/>
    <w:rsid w:val="00EA6DF7"/>
    <w:rsid w:val="00EA74DD"/>
    <w:rsid w:val="00EB1A60"/>
    <w:rsid w:val="00EB1D04"/>
    <w:rsid w:val="00EB260E"/>
    <w:rsid w:val="00EB41AD"/>
    <w:rsid w:val="00EB422B"/>
    <w:rsid w:val="00EB451C"/>
    <w:rsid w:val="00EB460F"/>
    <w:rsid w:val="00EB5A2D"/>
    <w:rsid w:val="00EB6ACF"/>
    <w:rsid w:val="00EB7C2F"/>
    <w:rsid w:val="00EC1F40"/>
    <w:rsid w:val="00EC2865"/>
    <w:rsid w:val="00EC2F7F"/>
    <w:rsid w:val="00EC48C3"/>
    <w:rsid w:val="00EC4CEB"/>
    <w:rsid w:val="00EC5028"/>
    <w:rsid w:val="00EC52D7"/>
    <w:rsid w:val="00EC5DE0"/>
    <w:rsid w:val="00EC70FA"/>
    <w:rsid w:val="00EC7325"/>
    <w:rsid w:val="00ED15BB"/>
    <w:rsid w:val="00ED1646"/>
    <w:rsid w:val="00ED1726"/>
    <w:rsid w:val="00ED22CE"/>
    <w:rsid w:val="00ED42AD"/>
    <w:rsid w:val="00ED4810"/>
    <w:rsid w:val="00ED4A95"/>
    <w:rsid w:val="00ED4C32"/>
    <w:rsid w:val="00ED6B72"/>
    <w:rsid w:val="00ED7C22"/>
    <w:rsid w:val="00EE088B"/>
    <w:rsid w:val="00EE2BD6"/>
    <w:rsid w:val="00EE3C96"/>
    <w:rsid w:val="00EE3D27"/>
    <w:rsid w:val="00EE4979"/>
    <w:rsid w:val="00EE4AFE"/>
    <w:rsid w:val="00EE5198"/>
    <w:rsid w:val="00EE5912"/>
    <w:rsid w:val="00EE5925"/>
    <w:rsid w:val="00EE5EF3"/>
    <w:rsid w:val="00EE6494"/>
    <w:rsid w:val="00EE72CD"/>
    <w:rsid w:val="00EF14DB"/>
    <w:rsid w:val="00EF2E91"/>
    <w:rsid w:val="00EF2EB6"/>
    <w:rsid w:val="00EF3957"/>
    <w:rsid w:val="00EF3992"/>
    <w:rsid w:val="00EF5218"/>
    <w:rsid w:val="00EF579F"/>
    <w:rsid w:val="00EF6048"/>
    <w:rsid w:val="00F0050C"/>
    <w:rsid w:val="00F00919"/>
    <w:rsid w:val="00F009C6"/>
    <w:rsid w:val="00F00DC5"/>
    <w:rsid w:val="00F01115"/>
    <w:rsid w:val="00F0137B"/>
    <w:rsid w:val="00F02930"/>
    <w:rsid w:val="00F02A8C"/>
    <w:rsid w:val="00F02BCB"/>
    <w:rsid w:val="00F02EDC"/>
    <w:rsid w:val="00F03071"/>
    <w:rsid w:val="00F032F8"/>
    <w:rsid w:val="00F043E5"/>
    <w:rsid w:val="00F05586"/>
    <w:rsid w:val="00F056FE"/>
    <w:rsid w:val="00F067BE"/>
    <w:rsid w:val="00F06A81"/>
    <w:rsid w:val="00F07355"/>
    <w:rsid w:val="00F11DEF"/>
    <w:rsid w:val="00F125F6"/>
    <w:rsid w:val="00F126DC"/>
    <w:rsid w:val="00F12795"/>
    <w:rsid w:val="00F1373E"/>
    <w:rsid w:val="00F140E9"/>
    <w:rsid w:val="00F14EA5"/>
    <w:rsid w:val="00F16B4C"/>
    <w:rsid w:val="00F179A1"/>
    <w:rsid w:val="00F17FA5"/>
    <w:rsid w:val="00F2126F"/>
    <w:rsid w:val="00F218CC"/>
    <w:rsid w:val="00F219E2"/>
    <w:rsid w:val="00F22992"/>
    <w:rsid w:val="00F22EE7"/>
    <w:rsid w:val="00F23F09"/>
    <w:rsid w:val="00F24133"/>
    <w:rsid w:val="00F25A01"/>
    <w:rsid w:val="00F25D1F"/>
    <w:rsid w:val="00F26917"/>
    <w:rsid w:val="00F27A29"/>
    <w:rsid w:val="00F30D27"/>
    <w:rsid w:val="00F310C2"/>
    <w:rsid w:val="00F31154"/>
    <w:rsid w:val="00F3504A"/>
    <w:rsid w:val="00F3550F"/>
    <w:rsid w:val="00F35A5B"/>
    <w:rsid w:val="00F36816"/>
    <w:rsid w:val="00F36C7E"/>
    <w:rsid w:val="00F37964"/>
    <w:rsid w:val="00F37F66"/>
    <w:rsid w:val="00F40418"/>
    <w:rsid w:val="00F405EC"/>
    <w:rsid w:val="00F40624"/>
    <w:rsid w:val="00F41D7B"/>
    <w:rsid w:val="00F4214F"/>
    <w:rsid w:val="00F42555"/>
    <w:rsid w:val="00F43D8D"/>
    <w:rsid w:val="00F46A1C"/>
    <w:rsid w:val="00F4771E"/>
    <w:rsid w:val="00F503BB"/>
    <w:rsid w:val="00F51D2B"/>
    <w:rsid w:val="00F51FFA"/>
    <w:rsid w:val="00F5297B"/>
    <w:rsid w:val="00F53C76"/>
    <w:rsid w:val="00F5407A"/>
    <w:rsid w:val="00F55C64"/>
    <w:rsid w:val="00F56E39"/>
    <w:rsid w:val="00F60F8C"/>
    <w:rsid w:val="00F62792"/>
    <w:rsid w:val="00F62EA3"/>
    <w:rsid w:val="00F64C81"/>
    <w:rsid w:val="00F65241"/>
    <w:rsid w:val="00F653D6"/>
    <w:rsid w:val="00F6595D"/>
    <w:rsid w:val="00F65E02"/>
    <w:rsid w:val="00F6788D"/>
    <w:rsid w:val="00F67D75"/>
    <w:rsid w:val="00F67F5C"/>
    <w:rsid w:val="00F70154"/>
    <w:rsid w:val="00F70673"/>
    <w:rsid w:val="00F7246A"/>
    <w:rsid w:val="00F726DD"/>
    <w:rsid w:val="00F729DE"/>
    <w:rsid w:val="00F73E92"/>
    <w:rsid w:val="00F74569"/>
    <w:rsid w:val="00F745A8"/>
    <w:rsid w:val="00F750EF"/>
    <w:rsid w:val="00F75A55"/>
    <w:rsid w:val="00F768B1"/>
    <w:rsid w:val="00F77C03"/>
    <w:rsid w:val="00F77F1A"/>
    <w:rsid w:val="00F77FC7"/>
    <w:rsid w:val="00F8020A"/>
    <w:rsid w:val="00F80678"/>
    <w:rsid w:val="00F80DEB"/>
    <w:rsid w:val="00F80FE9"/>
    <w:rsid w:val="00F8104C"/>
    <w:rsid w:val="00F812E3"/>
    <w:rsid w:val="00F81378"/>
    <w:rsid w:val="00F817B8"/>
    <w:rsid w:val="00F8217B"/>
    <w:rsid w:val="00F82D54"/>
    <w:rsid w:val="00F8328E"/>
    <w:rsid w:val="00F847DD"/>
    <w:rsid w:val="00F84A06"/>
    <w:rsid w:val="00F84E78"/>
    <w:rsid w:val="00F85CD8"/>
    <w:rsid w:val="00F86FE3"/>
    <w:rsid w:val="00F8708F"/>
    <w:rsid w:val="00F87BF2"/>
    <w:rsid w:val="00F90AED"/>
    <w:rsid w:val="00F90BB8"/>
    <w:rsid w:val="00F91F44"/>
    <w:rsid w:val="00F92BA1"/>
    <w:rsid w:val="00F933D4"/>
    <w:rsid w:val="00F93AC9"/>
    <w:rsid w:val="00F95E1B"/>
    <w:rsid w:val="00F96061"/>
    <w:rsid w:val="00F9641D"/>
    <w:rsid w:val="00F9655C"/>
    <w:rsid w:val="00F968ED"/>
    <w:rsid w:val="00F96B47"/>
    <w:rsid w:val="00F9731C"/>
    <w:rsid w:val="00F975E8"/>
    <w:rsid w:val="00F97CAB"/>
    <w:rsid w:val="00FA0C81"/>
    <w:rsid w:val="00FA28A2"/>
    <w:rsid w:val="00FA29AD"/>
    <w:rsid w:val="00FA3DB4"/>
    <w:rsid w:val="00FB16F2"/>
    <w:rsid w:val="00FB22E0"/>
    <w:rsid w:val="00FB243A"/>
    <w:rsid w:val="00FB2D29"/>
    <w:rsid w:val="00FB4381"/>
    <w:rsid w:val="00FB544E"/>
    <w:rsid w:val="00FB5554"/>
    <w:rsid w:val="00FB587B"/>
    <w:rsid w:val="00FB58A3"/>
    <w:rsid w:val="00FB58A7"/>
    <w:rsid w:val="00FB5BE1"/>
    <w:rsid w:val="00FB5FD1"/>
    <w:rsid w:val="00FB7984"/>
    <w:rsid w:val="00FC22EB"/>
    <w:rsid w:val="00FC25C6"/>
    <w:rsid w:val="00FC2D8D"/>
    <w:rsid w:val="00FC327B"/>
    <w:rsid w:val="00FC3942"/>
    <w:rsid w:val="00FC3FE1"/>
    <w:rsid w:val="00FC4D47"/>
    <w:rsid w:val="00FC7667"/>
    <w:rsid w:val="00FD108C"/>
    <w:rsid w:val="00FD2AD2"/>
    <w:rsid w:val="00FD31C0"/>
    <w:rsid w:val="00FD576A"/>
    <w:rsid w:val="00FD767E"/>
    <w:rsid w:val="00FD7995"/>
    <w:rsid w:val="00FE0547"/>
    <w:rsid w:val="00FE0947"/>
    <w:rsid w:val="00FE2103"/>
    <w:rsid w:val="00FE295C"/>
    <w:rsid w:val="00FE39AE"/>
    <w:rsid w:val="00FE3CD3"/>
    <w:rsid w:val="00FE6045"/>
    <w:rsid w:val="00FE7639"/>
    <w:rsid w:val="00FE7AAB"/>
    <w:rsid w:val="00FE7AC4"/>
    <w:rsid w:val="00FE7B7F"/>
    <w:rsid w:val="00FE7C03"/>
    <w:rsid w:val="00FF004D"/>
    <w:rsid w:val="00FF172F"/>
    <w:rsid w:val="00FF1E3F"/>
    <w:rsid w:val="00FF2095"/>
    <w:rsid w:val="00FF2CDA"/>
    <w:rsid w:val="00FF4EED"/>
    <w:rsid w:val="00FF5A65"/>
    <w:rsid w:val="00FF5C65"/>
    <w:rsid w:val="00FF6A7B"/>
    <w:rsid w:val="00FF7B15"/>
    <w:rsid w:val="00FF7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F64DFDD-FAC2-413B-B3E7-83C1936DE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440A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40A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0A4"/>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440A4"/>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440A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440A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440A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440A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440A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0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440A4"/>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440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440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440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440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440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440A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440A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440A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440A4"/>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216B5E"/>
    <w:rPr>
      <w:color w:val="808080"/>
    </w:rPr>
  </w:style>
  <w:style w:type="paragraph" w:styleId="BalloonText">
    <w:name w:val="Balloon Text"/>
    <w:basedOn w:val="Normal"/>
    <w:link w:val="BalloonTextChar"/>
    <w:uiPriority w:val="99"/>
    <w:semiHidden/>
    <w:unhideWhenUsed/>
    <w:rsid w:val="00216B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6B5E"/>
    <w:rPr>
      <w:rFonts w:ascii="Tahoma" w:hAnsi="Tahoma" w:cs="Tahoma"/>
      <w:sz w:val="16"/>
      <w:szCs w:val="16"/>
    </w:rPr>
  </w:style>
  <w:style w:type="paragraph" w:styleId="Header">
    <w:name w:val="header"/>
    <w:basedOn w:val="Normal"/>
    <w:link w:val="HeaderChar"/>
    <w:uiPriority w:val="99"/>
    <w:unhideWhenUsed/>
    <w:rsid w:val="00E60B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0BDF"/>
  </w:style>
  <w:style w:type="paragraph" w:styleId="Footer">
    <w:name w:val="footer"/>
    <w:basedOn w:val="Normal"/>
    <w:link w:val="FooterChar"/>
    <w:uiPriority w:val="99"/>
    <w:unhideWhenUsed/>
    <w:rsid w:val="00E60B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BDF"/>
  </w:style>
  <w:style w:type="paragraph" w:styleId="ListParagraph">
    <w:name w:val="List Paragraph"/>
    <w:basedOn w:val="Normal"/>
    <w:uiPriority w:val="34"/>
    <w:qFormat/>
    <w:rsid w:val="00F933D4"/>
    <w:pPr>
      <w:ind w:left="720"/>
      <w:contextualSpacing/>
    </w:pPr>
  </w:style>
  <w:style w:type="paragraph" w:styleId="NormalWeb">
    <w:name w:val="Normal (Web)"/>
    <w:basedOn w:val="Normal"/>
    <w:uiPriority w:val="99"/>
    <w:unhideWhenUsed/>
    <w:rsid w:val="00186DD2"/>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D74DBC"/>
    <w:rPr>
      <w:color w:val="0000FF" w:themeColor="hyperlink"/>
      <w:u w:val="single"/>
    </w:rPr>
  </w:style>
  <w:style w:type="paragraph" w:styleId="NoSpacing">
    <w:name w:val="No Spacing"/>
    <w:uiPriority w:val="1"/>
    <w:qFormat/>
    <w:rsid w:val="002D65C0"/>
    <w:pPr>
      <w:spacing w:after="0" w:line="240" w:lineRule="auto"/>
    </w:pPr>
  </w:style>
  <w:style w:type="table" w:styleId="TableGrid">
    <w:name w:val="Table Grid"/>
    <w:basedOn w:val="TableNormal"/>
    <w:uiPriority w:val="59"/>
    <w:rsid w:val="00FB24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E7EC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48687">
      <w:bodyDiv w:val="1"/>
      <w:marLeft w:val="0"/>
      <w:marRight w:val="0"/>
      <w:marTop w:val="0"/>
      <w:marBottom w:val="0"/>
      <w:divBdr>
        <w:top w:val="none" w:sz="0" w:space="0" w:color="auto"/>
        <w:left w:val="none" w:sz="0" w:space="0" w:color="auto"/>
        <w:bottom w:val="none" w:sz="0" w:space="0" w:color="auto"/>
        <w:right w:val="none" w:sz="0" w:space="0" w:color="auto"/>
      </w:divBdr>
      <w:divsChild>
        <w:div w:id="11690174">
          <w:marLeft w:val="0"/>
          <w:marRight w:val="0"/>
          <w:marTop w:val="0"/>
          <w:marBottom w:val="0"/>
          <w:divBdr>
            <w:top w:val="none" w:sz="0" w:space="0" w:color="auto"/>
            <w:left w:val="none" w:sz="0" w:space="0" w:color="auto"/>
            <w:bottom w:val="none" w:sz="0" w:space="0" w:color="auto"/>
            <w:right w:val="none" w:sz="0" w:space="0" w:color="auto"/>
          </w:divBdr>
        </w:div>
      </w:divsChild>
    </w:div>
    <w:div w:id="238642014">
      <w:bodyDiv w:val="1"/>
      <w:marLeft w:val="0"/>
      <w:marRight w:val="0"/>
      <w:marTop w:val="0"/>
      <w:marBottom w:val="0"/>
      <w:divBdr>
        <w:top w:val="none" w:sz="0" w:space="0" w:color="auto"/>
        <w:left w:val="none" w:sz="0" w:space="0" w:color="auto"/>
        <w:bottom w:val="none" w:sz="0" w:space="0" w:color="auto"/>
        <w:right w:val="none" w:sz="0" w:space="0" w:color="auto"/>
      </w:divBdr>
    </w:div>
    <w:div w:id="258218028">
      <w:bodyDiv w:val="1"/>
      <w:marLeft w:val="0"/>
      <w:marRight w:val="0"/>
      <w:marTop w:val="0"/>
      <w:marBottom w:val="0"/>
      <w:divBdr>
        <w:top w:val="none" w:sz="0" w:space="0" w:color="auto"/>
        <w:left w:val="none" w:sz="0" w:space="0" w:color="auto"/>
        <w:bottom w:val="none" w:sz="0" w:space="0" w:color="auto"/>
        <w:right w:val="none" w:sz="0" w:space="0" w:color="auto"/>
      </w:divBdr>
    </w:div>
    <w:div w:id="304547941">
      <w:bodyDiv w:val="1"/>
      <w:marLeft w:val="0"/>
      <w:marRight w:val="0"/>
      <w:marTop w:val="0"/>
      <w:marBottom w:val="0"/>
      <w:divBdr>
        <w:top w:val="none" w:sz="0" w:space="0" w:color="auto"/>
        <w:left w:val="none" w:sz="0" w:space="0" w:color="auto"/>
        <w:bottom w:val="none" w:sz="0" w:space="0" w:color="auto"/>
        <w:right w:val="none" w:sz="0" w:space="0" w:color="auto"/>
      </w:divBdr>
    </w:div>
    <w:div w:id="310210813">
      <w:bodyDiv w:val="1"/>
      <w:marLeft w:val="0"/>
      <w:marRight w:val="0"/>
      <w:marTop w:val="0"/>
      <w:marBottom w:val="0"/>
      <w:divBdr>
        <w:top w:val="none" w:sz="0" w:space="0" w:color="auto"/>
        <w:left w:val="none" w:sz="0" w:space="0" w:color="auto"/>
        <w:bottom w:val="none" w:sz="0" w:space="0" w:color="auto"/>
        <w:right w:val="none" w:sz="0" w:space="0" w:color="auto"/>
      </w:divBdr>
    </w:div>
    <w:div w:id="311834060">
      <w:bodyDiv w:val="1"/>
      <w:marLeft w:val="0"/>
      <w:marRight w:val="0"/>
      <w:marTop w:val="0"/>
      <w:marBottom w:val="0"/>
      <w:divBdr>
        <w:top w:val="none" w:sz="0" w:space="0" w:color="auto"/>
        <w:left w:val="none" w:sz="0" w:space="0" w:color="auto"/>
        <w:bottom w:val="none" w:sz="0" w:space="0" w:color="auto"/>
        <w:right w:val="none" w:sz="0" w:space="0" w:color="auto"/>
      </w:divBdr>
    </w:div>
    <w:div w:id="321616276">
      <w:bodyDiv w:val="1"/>
      <w:marLeft w:val="0"/>
      <w:marRight w:val="0"/>
      <w:marTop w:val="0"/>
      <w:marBottom w:val="0"/>
      <w:divBdr>
        <w:top w:val="none" w:sz="0" w:space="0" w:color="auto"/>
        <w:left w:val="none" w:sz="0" w:space="0" w:color="auto"/>
        <w:bottom w:val="none" w:sz="0" w:space="0" w:color="auto"/>
        <w:right w:val="none" w:sz="0" w:space="0" w:color="auto"/>
      </w:divBdr>
    </w:div>
    <w:div w:id="345207607">
      <w:bodyDiv w:val="1"/>
      <w:marLeft w:val="0"/>
      <w:marRight w:val="0"/>
      <w:marTop w:val="0"/>
      <w:marBottom w:val="0"/>
      <w:divBdr>
        <w:top w:val="none" w:sz="0" w:space="0" w:color="auto"/>
        <w:left w:val="none" w:sz="0" w:space="0" w:color="auto"/>
        <w:bottom w:val="none" w:sz="0" w:space="0" w:color="auto"/>
        <w:right w:val="none" w:sz="0" w:space="0" w:color="auto"/>
      </w:divBdr>
    </w:div>
    <w:div w:id="392658104">
      <w:bodyDiv w:val="1"/>
      <w:marLeft w:val="0"/>
      <w:marRight w:val="0"/>
      <w:marTop w:val="0"/>
      <w:marBottom w:val="0"/>
      <w:divBdr>
        <w:top w:val="none" w:sz="0" w:space="0" w:color="auto"/>
        <w:left w:val="none" w:sz="0" w:space="0" w:color="auto"/>
        <w:bottom w:val="none" w:sz="0" w:space="0" w:color="auto"/>
        <w:right w:val="none" w:sz="0" w:space="0" w:color="auto"/>
      </w:divBdr>
    </w:div>
    <w:div w:id="426123998">
      <w:bodyDiv w:val="1"/>
      <w:marLeft w:val="0"/>
      <w:marRight w:val="0"/>
      <w:marTop w:val="0"/>
      <w:marBottom w:val="0"/>
      <w:divBdr>
        <w:top w:val="none" w:sz="0" w:space="0" w:color="auto"/>
        <w:left w:val="none" w:sz="0" w:space="0" w:color="auto"/>
        <w:bottom w:val="none" w:sz="0" w:space="0" w:color="auto"/>
        <w:right w:val="none" w:sz="0" w:space="0" w:color="auto"/>
      </w:divBdr>
    </w:div>
    <w:div w:id="449208596">
      <w:bodyDiv w:val="1"/>
      <w:marLeft w:val="0"/>
      <w:marRight w:val="0"/>
      <w:marTop w:val="0"/>
      <w:marBottom w:val="0"/>
      <w:divBdr>
        <w:top w:val="none" w:sz="0" w:space="0" w:color="auto"/>
        <w:left w:val="none" w:sz="0" w:space="0" w:color="auto"/>
        <w:bottom w:val="none" w:sz="0" w:space="0" w:color="auto"/>
        <w:right w:val="none" w:sz="0" w:space="0" w:color="auto"/>
      </w:divBdr>
    </w:div>
    <w:div w:id="470025027">
      <w:bodyDiv w:val="1"/>
      <w:marLeft w:val="0"/>
      <w:marRight w:val="0"/>
      <w:marTop w:val="0"/>
      <w:marBottom w:val="0"/>
      <w:divBdr>
        <w:top w:val="none" w:sz="0" w:space="0" w:color="auto"/>
        <w:left w:val="none" w:sz="0" w:space="0" w:color="auto"/>
        <w:bottom w:val="none" w:sz="0" w:space="0" w:color="auto"/>
        <w:right w:val="none" w:sz="0" w:space="0" w:color="auto"/>
      </w:divBdr>
    </w:div>
    <w:div w:id="588540407">
      <w:bodyDiv w:val="1"/>
      <w:marLeft w:val="0"/>
      <w:marRight w:val="0"/>
      <w:marTop w:val="0"/>
      <w:marBottom w:val="0"/>
      <w:divBdr>
        <w:top w:val="none" w:sz="0" w:space="0" w:color="auto"/>
        <w:left w:val="none" w:sz="0" w:space="0" w:color="auto"/>
        <w:bottom w:val="none" w:sz="0" w:space="0" w:color="auto"/>
        <w:right w:val="none" w:sz="0" w:space="0" w:color="auto"/>
      </w:divBdr>
    </w:div>
    <w:div w:id="614410982">
      <w:bodyDiv w:val="1"/>
      <w:marLeft w:val="0"/>
      <w:marRight w:val="0"/>
      <w:marTop w:val="0"/>
      <w:marBottom w:val="0"/>
      <w:divBdr>
        <w:top w:val="none" w:sz="0" w:space="0" w:color="auto"/>
        <w:left w:val="none" w:sz="0" w:space="0" w:color="auto"/>
        <w:bottom w:val="none" w:sz="0" w:space="0" w:color="auto"/>
        <w:right w:val="none" w:sz="0" w:space="0" w:color="auto"/>
      </w:divBdr>
    </w:div>
    <w:div w:id="710499618">
      <w:bodyDiv w:val="1"/>
      <w:marLeft w:val="0"/>
      <w:marRight w:val="0"/>
      <w:marTop w:val="0"/>
      <w:marBottom w:val="0"/>
      <w:divBdr>
        <w:top w:val="none" w:sz="0" w:space="0" w:color="auto"/>
        <w:left w:val="none" w:sz="0" w:space="0" w:color="auto"/>
        <w:bottom w:val="none" w:sz="0" w:space="0" w:color="auto"/>
        <w:right w:val="none" w:sz="0" w:space="0" w:color="auto"/>
      </w:divBdr>
    </w:div>
    <w:div w:id="768820437">
      <w:bodyDiv w:val="1"/>
      <w:marLeft w:val="0"/>
      <w:marRight w:val="0"/>
      <w:marTop w:val="0"/>
      <w:marBottom w:val="0"/>
      <w:divBdr>
        <w:top w:val="none" w:sz="0" w:space="0" w:color="auto"/>
        <w:left w:val="none" w:sz="0" w:space="0" w:color="auto"/>
        <w:bottom w:val="none" w:sz="0" w:space="0" w:color="auto"/>
        <w:right w:val="none" w:sz="0" w:space="0" w:color="auto"/>
      </w:divBdr>
    </w:div>
    <w:div w:id="849877602">
      <w:bodyDiv w:val="1"/>
      <w:marLeft w:val="0"/>
      <w:marRight w:val="0"/>
      <w:marTop w:val="0"/>
      <w:marBottom w:val="0"/>
      <w:divBdr>
        <w:top w:val="none" w:sz="0" w:space="0" w:color="auto"/>
        <w:left w:val="none" w:sz="0" w:space="0" w:color="auto"/>
        <w:bottom w:val="none" w:sz="0" w:space="0" w:color="auto"/>
        <w:right w:val="none" w:sz="0" w:space="0" w:color="auto"/>
      </w:divBdr>
    </w:div>
    <w:div w:id="967853127">
      <w:bodyDiv w:val="1"/>
      <w:marLeft w:val="0"/>
      <w:marRight w:val="0"/>
      <w:marTop w:val="0"/>
      <w:marBottom w:val="0"/>
      <w:divBdr>
        <w:top w:val="none" w:sz="0" w:space="0" w:color="auto"/>
        <w:left w:val="none" w:sz="0" w:space="0" w:color="auto"/>
        <w:bottom w:val="none" w:sz="0" w:space="0" w:color="auto"/>
        <w:right w:val="none" w:sz="0" w:space="0" w:color="auto"/>
      </w:divBdr>
    </w:div>
    <w:div w:id="997608230">
      <w:bodyDiv w:val="1"/>
      <w:marLeft w:val="0"/>
      <w:marRight w:val="0"/>
      <w:marTop w:val="0"/>
      <w:marBottom w:val="0"/>
      <w:divBdr>
        <w:top w:val="none" w:sz="0" w:space="0" w:color="auto"/>
        <w:left w:val="none" w:sz="0" w:space="0" w:color="auto"/>
        <w:bottom w:val="none" w:sz="0" w:space="0" w:color="auto"/>
        <w:right w:val="none" w:sz="0" w:space="0" w:color="auto"/>
      </w:divBdr>
    </w:div>
    <w:div w:id="1025865633">
      <w:bodyDiv w:val="1"/>
      <w:marLeft w:val="0"/>
      <w:marRight w:val="0"/>
      <w:marTop w:val="0"/>
      <w:marBottom w:val="0"/>
      <w:divBdr>
        <w:top w:val="none" w:sz="0" w:space="0" w:color="auto"/>
        <w:left w:val="none" w:sz="0" w:space="0" w:color="auto"/>
        <w:bottom w:val="none" w:sz="0" w:space="0" w:color="auto"/>
        <w:right w:val="none" w:sz="0" w:space="0" w:color="auto"/>
      </w:divBdr>
    </w:div>
    <w:div w:id="1028028414">
      <w:bodyDiv w:val="1"/>
      <w:marLeft w:val="0"/>
      <w:marRight w:val="0"/>
      <w:marTop w:val="0"/>
      <w:marBottom w:val="0"/>
      <w:divBdr>
        <w:top w:val="none" w:sz="0" w:space="0" w:color="auto"/>
        <w:left w:val="none" w:sz="0" w:space="0" w:color="auto"/>
        <w:bottom w:val="none" w:sz="0" w:space="0" w:color="auto"/>
        <w:right w:val="none" w:sz="0" w:space="0" w:color="auto"/>
      </w:divBdr>
    </w:div>
    <w:div w:id="1047149143">
      <w:bodyDiv w:val="1"/>
      <w:marLeft w:val="0"/>
      <w:marRight w:val="0"/>
      <w:marTop w:val="0"/>
      <w:marBottom w:val="0"/>
      <w:divBdr>
        <w:top w:val="none" w:sz="0" w:space="0" w:color="auto"/>
        <w:left w:val="none" w:sz="0" w:space="0" w:color="auto"/>
        <w:bottom w:val="none" w:sz="0" w:space="0" w:color="auto"/>
        <w:right w:val="none" w:sz="0" w:space="0" w:color="auto"/>
      </w:divBdr>
    </w:div>
    <w:div w:id="1096484220">
      <w:bodyDiv w:val="1"/>
      <w:marLeft w:val="0"/>
      <w:marRight w:val="0"/>
      <w:marTop w:val="0"/>
      <w:marBottom w:val="0"/>
      <w:divBdr>
        <w:top w:val="none" w:sz="0" w:space="0" w:color="auto"/>
        <w:left w:val="none" w:sz="0" w:space="0" w:color="auto"/>
        <w:bottom w:val="none" w:sz="0" w:space="0" w:color="auto"/>
        <w:right w:val="none" w:sz="0" w:space="0" w:color="auto"/>
      </w:divBdr>
    </w:div>
    <w:div w:id="1133642477">
      <w:bodyDiv w:val="1"/>
      <w:marLeft w:val="0"/>
      <w:marRight w:val="0"/>
      <w:marTop w:val="0"/>
      <w:marBottom w:val="0"/>
      <w:divBdr>
        <w:top w:val="none" w:sz="0" w:space="0" w:color="auto"/>
        <w:left w:val="none" w:sz="0" w:space="0" w:color="auto"/>
        <w:bottom w:val="none" w:sz="0" w:space="0" w:color="auto"/>
        <w:right w:val="none" w:sz="0" w:space="0" w:color="auto"/>
      </w:divBdr>
    </w:div>
    <w:div w:id="1299722837">
      <w:bodyDiv w:val="1"/>
      <w:marLeft w:val="0"/>
      <w:marRight w:val="0"/>
      <w:marTop w:val="0"/>
      <w:marBottom w:val="0"/>
      <w:divBdr>
        <w:top w:val="none" w:sz="0" w:space="0" w:color="auto"/>
        <w:left w:val="none" w:sz="0" w:space="0" w:color="auto"/>
        <w:bottom w:val="none" w:sz="0" w:space="0" w:color="auto"/>
        <w:right w:val="none" w:sz="0" w:space="0" w:color="auto"/>
      </w:divBdr>
    </w:div>
    <w:div w:id="1376538336">
      <w:bodyDiv w:val="1"/>
      <w:marLeft w:val="0"/>
      <w:marRight w:val="0"/>
      <w:marTop w:val="0"/>
      <w:marBottom w:val="0"/>
      <w:divBdr>
        <w:top w:val="none" w:sz="0" w:space="0" w:color="auto"/>
        <w:left w:val="none" w:sz="0" w:space="0" w:color="auto"/>
        <w:bottom w:val="none" w:sz="0" w:space="0" w:color="auto"/>
        <w:right w:val="none" w:sz="0" w:space="0" w:color="auto"/>
      </w:divBdr>
    </w:div>
    <w:div w:id="1401707254">
      <w:bodyDiv w:val="1"/>
      <w:marLeft w:val="0"/>
      <w:marRight w:val="0"/>
      <w:marTop w:val="0"/>
      <w:marBottom w:val="0"/>
      <w:divBdr>
        <w:top w:val="none" w:sz="0" w:space="0" w:color="auto"/>
        <w:left w:val="none" w:sz="0" w:space="0" w:color="auto"/>
        <w:bottom w:val="none" w:sz="0" w:space="0" w:color="auto"/>
        <w:right w:val="none" w:sz="0" w:space="0" w:color="auto"/>
      </w:divBdr>
    </w:div>
    <w:div w:id="1562400925">
      <w:bodyDiv w:val="1"/>
      <w:marLeft w:val="0"/>
      <w:marRight w:val="0"/>
      <w:marTop w:val="0"/>
      <w:marBottom w:val="0"/>
      <w:divBdr>
        <w:top w:val="none" w:sz="0" w:space="0" w:color="auto"/>
        <w:left w:val="none" w:sz="0" w:space="0" w:color="auto"/>
        <w:bottom w:val="none" w:sz="0" w:space="0" w:color="auto"/>
        <w:right w:val="none" w:sz="0" w:space="0" w:color="auto"/>
      </w:divBdr>
    </w:div>
    <w:div w:id="1582369827">
      <w:bodyDiv w:val="1"/>
      <w:marLeft w:val="0"/>
      <w:marRight w:val="0"/>
      <w:marTop w:val="0"/>
      <w:marBottom w:val="0"/>
      <w:divBdr>
        <w:top w:val="none" w:sz="0" w:space="0" w:color="auto"/>
        <w:left w:val="none" w:sz="0" w:space="0" w:color="auto"/>
        <w:bottom w:val="none" w:sz="0" w:space="0" w:color="auto"/>
        <w:right w:val="none" w:sz="0" w:space="0" w:color="auto"/>
      </w:divBdr>
    </w:div>
    <w:div w:id="1643344569">
      <w:bodyDiv w:val="1"/>
      <w:marLeft w:val="0"/>
      <w:marRight w:val="0"/>
      <w:marTop w:val="0"/>
      <w:marBottom w:val="0"/>
      <w:divBdr>
        <w:top w:val="none" w:sz="0" w:space="0" w:color="auto"/>
        <w:left w:val="none" w:sz="0" w:space="0" w:color="auto"/>
        <w:bottom w:val="none" w:sz="0" w:space="0" w:color="auto"/>
        <w:right w:val="none" w:sz="0" w:space="0" w:color="auto"/>
      </w:divBdr>
    </w:div>
    <w:div w:id="1647391970">
      <w:bodyDiv w:val="1"/>
      <w:marLeft w:val="0"/>
      <w:marRight w:val="0"/>
      <w:marTop w:val="0"/>
      <w:marBottom w:val="0"/>
      <w:divBdr>
        <w:top w:val="none" w:sz="0" w:space="0" w:color="auto"/>
        <w:left w:val="none" w:sz="0" w:space="0" w:color="auto"/>
        <w:bottom w:val="none" w:sz="0" w:space="0" w:color="auto"/>
        <w:right w:val="none" w:sz="0" w:space="0" w:color="auto"/>
      </w:divBdr>
    </w:div>
    <w:div w:id="1706562596">
      <w:bodyDiv w:val="1"/>
      <w:marLeft w:val="0"/>
      <w:marRight w:val="0"/>
      <w:marTop w:val="0"/>
      <w:marBottom w:val="0"/>
      <w:divBdr>
        <w:top w:val="none" w:sz="0" w:space="0" w:color="auto"/>
        <w:left w:val="none" w:sz="0" w:space="0" w:color="auto"/>
        <w:bottom w:val="none" w:sz="0" w:space="0" w:color="auto"/>
        <w:right w:val="none" w:sz="0" w:space="0" w:color="auto"/>
      </w:divBdr>
    </w:div>
    <w:div w:id="1712800026">
      <w:bodyDiv w:val="1"/>
      <w:marLeft w:val="0"/>
      <w:marRight w:val="0"/>
      <w:marTop w:val="0"/>
      <w:marBottom w:val="0"/>
      <w:divBdr>
        <w:top w:val="none" w:sz="0" w:space="0" w:color="auto"/>
        <w:left w:val="none" w:sz="0" w:space="0" w:color="auto"/>
        <w:bottom w:val="none" w:sz="0" w:space="0" w:color="auto"/>
        <w:right w:val="none" w:sz="0" w:space="0" w:color="auto"/>
      </w:divBdr>
    </w:div>
    <w:div w:id="1770546657">
      <w:bodyDiv w:val="1"/>
      <w:marLeft w:val="0"/>
      <w:marRight w:val="0"/>
      <w:marTop w:val="0"/>
      <w:marBottom w:val="0"/>
      <w:divBdr>
        <w:top w:val="none" w:sz="0" w:space="0" w:color="auto"/>
        <w:left w:val="none" w:sz="0" w:space="0" w:color="auto"/>
        <w:bottom w:val="none" w:sz="0" w:space="0" w:color="auto"/>
        <w:right w:val="none" w:sz="0" w:space="0" w:color="auto"/>
      </w:divBdr>
    </w:div>
    <w:div w:id="1845583384">
      <w:bodyDiv w:val="1"/>
      <w:marLeft w:val="0"/>
      <w:marRight w:val="0"/>
      <w:marTop w:val="0"/>
      <w:marBottom w:val="0"/>
      <w:divBdr>
        <w:top w:val="none" w:sz="0" w:space="0" w:color="auto"/>
        <w:left w:val="none" w:sz="0" w:space="0" w:color="auto"/>
        <w:bottom w:val="none" w:sz="0" w:space="0" w:color="auto"/>
        <w:right w:val="none" w:sz="0" w:space="0" w:color="auto"/>
      </w:divBdr>
    </w:div>
    <w:div w:id="1853371740">
      <w:bodyDiv w:val="1"/>
      <w:marLeft w:val="0"/>
      <w:marRight w:val="0"/>
      <w:marTop w:val="0"/>
      <w:marBottom w:val="0"/>
      <w:divBdr>
        <w:top w:val="none" w:sz="0" w:space="0" w:color="auto"/>
        <w:left w:val="none" w:sz="0" w:space="0" w:color="auto"/>
        <w:bottom w:val="none" w:sz="0" w:space="0" w:color="auto"/>
        <w:right w:val="none" w:sz="0" w:space="0" w:color="auto"/>
      </w:divBdr>
    </w:div>
    <w:div w:id="1860653915">
      <w:bodyDiv w:val="1"/>
      <w:marLeft w:val="0"/>
      <w:marRight w:val="0"/>
      <w:marTop w:val="0"/>
      <w:marBottom w:val="0"/>
      <w:divBdr>
        <w:top w:val="none" w:sz="0" w:space="0" w:color="auto"/>
        <w:left w:val="none" w:sz="0" w:space="0" w:color="auto"/>
        <w:bottom w:val="none" w:sz="0" w:space="0" w:color="auto"/>
        <w:right w:val="none" w:sz="0" w:space="0" w:color="auto"/>
      </w:divBdr>
    </w:div>
    <w:div w:id="1868056522">
      <w:bodyDiv w:val="1"/>
      <w:marLeft w:val="0"/>
      <w:marRight w:val="0"/>
      <w:marTop w:val="0"/>
      <w:marBottom w:val="0"/>
      <w:divBdr>
        <w:top w:val="none" w:sz="0" w:space="0" w:color="auto"/>
        <w:left w:val="none" w:sz="0" w:space="0" w:color="auto"/>
        <w:bottom w:val="none" w:sz="0" w:space="0" w:color="auto"/>
        <w:right w:val="none" w:sz="0" w:space="0" w:color="auto"/>
      </w:divBdr>
    </w:div>
    <w:div w:id="1873764664">
      <w:bodyDiv w:val="1"/>
      <w:marLeft w:val="0"/>
      <w:marRight w:val="0"/>
      <w:marTop w:val="0"/>
      <w:marBottom w:val="0"/>
      <w:divBdr>
        <w:top w:val="none" w:sz="0" w:space="0" w:color="auto"/>
        <w:left w:val="none" w:sz="0" w:space="0" w:color="auto"/>
        <w:bottom w:val="none" w:sz="0" w:space="0" w:color="auto"/>
        <w:right w:val="none" w:sz="0" w:space="0" w:color="auto"/>
      </w:divBdr>
    </w:div>
    <w:div w:id="1917200203">
      <w:bodyDiv w:val="1"/>
      <w:marLeft w:val="0"/>
      <w:marRight w:val="0"/>
      <w:marTop w:val="0"/>
      <w:marBottom w:val="0"/>
      <w:divBdr>
        <w:top w:val="none" w:sz="0" w:space="0" w:color="auto"/>
        <w:left w:val="none" w:sz="0" w:space="0" w:color="auto"/>
        <w:bottom w:val="none" w:sz="0" w:space="0" w:color="auto"/>
        <w:right w:val="none" w:sz="0" w:space="0" w:color="auto"/>
      </w:divBdr>
    </w:div>
    <w:div w:id="1940287744">
      <w:bodyDiv w:val="1"/>
      <w:marLeft w:val="0"/>
      <w:marRight w:val="0"/>
      <w:marTop w:val="0"/>
      <w:marBottom w:val="0"/>
      <w:divBdr>
        <w:top w:val="none" w:sz="0" w:space="0" w:color="auto"/>
        <w:left w:val="none" w:sz="0" w:space="0" w:color="auto"/>
        <w:bottom w:val="none" w:sz="0" w:space="0" w:color="auto"/>
        <w:right w:val="none" w:sz="0" w:space="0" w:color="auto"/>
      </w:divBdr>
    </w:div>
    <w:div w:id="1956518977">
      <w:bodyDiv w:val="1"/>
      <w:marLeft w:val="0"/>
      <w:marRight w:val="0"/>
      <w:marTop w:val="0"/>
      <w:marBottom w:val="0"/>
      <w:divBdr>
        <w:top w:val="none" w:sz="0" w:space="0" w:color="auto"/>
        <w:left w:val="none" w:sz="0" w:space="0" w:color="auto"/>
        <w:bottom w:val="none" w:sz="0" w:space="0" w:color="auto"/>
        <w:right w:val="none" w:sz="0" w:space="0" w:color="auto"/>
      </w:divBdr>
    </w:div>
    <w:div w:id="1989741708">
      <w:bodyDiv w:val="1"/>
      <w:marLeft w:val="0"/>
      <w:marRight w:val="0"/>
      <w:marTop w:val="0"/>
      <w:marBottom w:val="0"/>
      <w:divBdr>
        <w:top w:val="none" w:sz="0" w:space="0" w:color="auto"/>
        <w:left w:val="none" w:sz="0" w:space="0" w:color="auto"/>
        <w:bottom w:val="none" w:sz="0" w:space="0" w:color="auto"/>
        <w:right w:val="none" w:sz="0" w:space="0" w:color="auto"/>
      </w:divBdr>
    </w:div>
    <w:div w:id="1990356323">
      <w:bodyDiv w:val="1"/>
      <w:marLeft w:val="0"/>
      <w:marRight w:val="0"/>
      <w:marTop w:val="0"/>
      <w:marBottom w:val="0"/>
      <w:divBdr>
        <w:top w:val="none" w:sz="0" w:space="0" w:color="auto"/>
        <w:left w:val="none" w:sz="0" w:space="0" w:color="auto"/>
        <w:bottom w:val="none" w:sz="0" w:space="0" w:color="auto"/>
        <w:right w:val="none" w:sz="0" w:space="0" w:color="auto"/>
      </w:divBdr>
      <w:divsChild>
        <w:div w:id="1668440034">
          <w:marLeft w:val="0"/>
          <w:marRight w:val="0"/>
          <w:marTop w:val="0"/>
          <w:marBottom w:val="0"/>
          <w:divBdr>
            <w:top w:val="none" w:sz="0" w:space="0" w:color="auto"/>
            <w:left w:val="none" w:sz="0" w:space="0" w:color="auto"/>
            <w:bottom w:val="none" w:sz="0" w:space="0" w:color="auto"/>
            <w:right w:val="none" w:sz="0" w:space="0" w:color="auto"/>
          </w:divBdr>
        </w:div>
      </w:divsChild>
    </w:div>
    <w:div w:id="2020964619">
      <w:bodyDiv w:val="1"/>
      <w:marLeft w:val="0"/>
      <w:marRight w:val="0"/>
      <w:marTop w:val="0"/>
      <w:marBottom w:val="0"/>
      <w:divBdr>
        <w:top w:val="none" w:sz="0" w:space="0" w:color="auto"/>
        <w:left w:val="none" w:sz="0" w:space="0" w:color="auto"/>
        <w:bottom w:val="none" w:sz="0" w:space="0" w:color="auto"/>
        <w:right w:val="none" w:sz="0" w:space="0" w:color="auto"/>
      </w:divBdr>
    </w:div>
    <w:div w:id="2026636523">
      <w:bodyDiv w:val="1"/>
      <w:marLeft w:val="0"/>
      <w:marRight w:val="0"/>
      <w:marTop w:val="0"/>
      <w:marBottom w:val="0"/>
      <w:divBdr>
        <w:top w:val="none" w:sz="0" w:space="0" w:color="auto"/>
        <w:left w:val="none" w:sz="0" w:space="0" w:color="auto"/>
        <w:bottom w:val="none" w:sz="0" w:space="0" w:color="auto"/>
        <w:right w:val="none" w:sz="0" w:space="0" w:color="auto"/>
      </w:divBdr>
    </w:div>
    <w:div w:id="2049139686">
      <w:bodyDiv w:val="1"/>
      <w:marLeft w:val="0"/>
      <w:marRight w:val="0"/>
      <w:marTop w:val="0"/>
      <w:marBottom w:val="0"/>
      <w:divBdr>
        <w:top w:val="none" w:sz="0" w:space="0" w:color="auto"/>
        <w:left w:val="none" w:sz="0" w:space="0" w:color="auto"/>
        <w:bottom w:val="none" w:sz="0" w:space="0" w:color="auto"/>
        <w:right w:val="none" w:sz="0" w:space="0" w:color="auto"/>
      </w:divBdr>
      <w:divsChild>
        <w:div w:id="87193973">
          <w:marLeft w:val="1800"/>
          <w:marRight w:val="0"/>
          <w:marTop w:val="115"/>
          <w:marBottom w:val="0"/>
          <w:divBdr>
            <w:top w:val="none" w:sz="0" w:space="0" w:color="auto"/>
            <w:left w:val="none" w:sz="0" w:space="0" w:color="auto"/>
            <w:bottom w:val="none" w:sz="0" w:space="0" w:color="auto"/>
            <w:right w:val="none" w:sz="0" w:space="0" w:color="auto"/>
          </w:divBdr>
        </w:div>
        <w:div w:id="1266619955">
          <w:marLeft w:val="1800"/>
          <w:marRight w:val="0"/>
          <w:marTop w:val="115"/>
          <w:marBottom w:val="0"/>
          <w:divBdr>
            <w:top w:val="none" w:sz="0" w:space="0" w:color="auto"/>
            <w:left w:val="none" w:sz="0" w:space="0" w:color="auto"/>
            <w:bottom w:val="none" w:sz="0" w:space="0" w:color="auto"/>
            <w:right w:val="none" w:sz="0" w:space="0" w:color="auto"/>
          </w:divBdr>
        </w:div>
        <w:div w:id="2107114906">
          <w:marLeft w:val="1800"/>
          <w:marRight w:val="0"/>
          <w:marTop w:val="115"/>
          <w:marBottom w:val="0"/>
          <w:divBdr>
            <w:top w:val="none" w:sz="0" w:space="0" w:color="auto"/>
            <w:left w:val="none" w:sz="0" w:space="0" w:color="auto"/>
            <w:bottom w:val="none" w:sz="0" w:space="0" w:color="auto"/>
            <w:right w:val="none" w:sz="0" w:space="0" w:color="auto"/>
          </w:divBdr>
        </w:div>
      </w:divsChild>
    </w:div>
    <w:div w:id="2097239753">
      <w:bodyDiv w:val="1"/>
      <w:marLeft w:val="0"/>
      <w:marRight w:val="0"/>
      <w:marTop w:val="0"/>
      <w:marBottom w:val="0"/>
      <w:divBdr>
        <w:top w:val="none" w:sz="0" w:space="0" w:color="auto"/>
        <w:left w:val="none" w:sz="0" w:space="0" w:color="auto"/>
        <w:bottom w:val="none" w:sz="0" w:space="0" w:color="auto"/>
        <w:right w:val="none" w:sz="0" w:space="0" w:color="auto"/>
      </w:divBdr>
      <w:divsChild>
        <w:div w:id="283386111">
          <w:marLeft w:val="0"/>
          <w:marRight w:val="0"/>
          <w:marTop w:val="0"/>
          <w:marBottom w:val="0"/>
          <w:divBdr>
            <w:top w:val="none" w:sz="0" w:space="0" w:color="auto"/>
            <w:left w:val="none" w:sz="0" w:space="0" w:color="auto"/>
            <w:bottom w:val="none" w:sz="0" w:space="0" w:color="auto"/>
            <w:right w:val="none" w:sz="0" w:space="0" w:color="auto"/>
          </w:divBdr>
          <w:divsChild>
            <w:div w:id="2028477577">
              <w:marLeft w:val="0"/>
              <w:marRight w:val="0"/>
              <w:marTop w:val="0"/>
              <w:marBottom w:val="0"/>
              <w:divBdr>
                <w:top w:val="none" w:sz="0" w:space="0" w:color="auto"/>
                <w:left w:val="none" w:sz="0" w:space="0" w:color="auto"/>
                <w:bottom w:val="none" w:sz="0" w:space="0" w:color="auto"/>
                <w:right w:val="none" w:sz="0" w:space="0" w:color="auto"/>
              </w:divBdr>
              <w:divsChild>
                <w:div w:id="693073591">
                  <w:marLeft w:val="0"/>
                  <w:marRight w:val="0"/>
                  <w:marTop w:val="0"/>
                  <w:marBottom w:val="0"/>
                  <w:divBdr>
                    <w:top w:val="none" w:sz="0" w:space="0" w:color="auto"/>
                    <w:left w:val="none" w:sz="0" w:space="0" w:color="auto"/>
                    <w:bottom w:val="none" w:sz="0" w:space="0" w:color="auto"/>
                    <w:right w:val="none" w:sz="0" w:space="0" w:color="auto"/>
                  </w:divBdr>
                  <w:divsChild>
                    <w:div w:id="1019937020">
                      <w:marLeft w:val="0"/>
                      <w:marRight w:val="0"/>
                      <w:marTop w:val="0"/>
                      <w:marBottom w:val="0"/>
                      <w:divBdr>
                        <w:top w:val="none" w:sz="0" w:space="0" w:color="auto"/>
                        <w:left w:val="none" w:sz="0" w:space="0" w:color="auto"/>
                        <w:bottom w:val="none" w:sz="0" w:space="0" w:color="auto"/>
                        <w:right w:val="none" w:sz="0" w:space="0" w:color="auto"/>
                      </w:divBdr>
                      <w:divsChild>
                        <w:div w:id="1149009724">
                          <w:marLeft w:val="0"/>
                          <w:marRight w:val="0"/>
                          <w:marTop w:val="0"/>
                          <w:marBottom w:val="0"/>
                          <w:divBdr>
                            <w:top w:val="none" w:sz="0" w:space="0" w:color="auto"/>
                            <w:left w:val="none" w:sz="0" w:space="0" w:color="auto"/>
                            <w:bottom w:val="none" w:sz="0" w:space="0" w:color="auto"/>
                            <w:right w:val="none" w:sz="0" w:space="0" w:color="auto"/>
                          </w:divBdr>
                          <w:divsChild>
                            <w:div w:id="943923466">
                              <w:marLeft w:val="0"/>
                              <w:marRight w:val="0"/>
                              <w:marTop w:val="0"/>
                              <w:marBottom w:val="0"/>
                              <w:divBdr>
                                <w:top w:val="none" w:sz="0" w:space="0" w:color="auto"/>
                                <w:left w:val="none" w:sz="0" w:space="0" w:color="auto"/>
                                <w:bottom w:val="none" w:sz="0" w:space="0" w:color="auto"/>
                                <w:right w:val="none" w:sz="0" w:space="0" w:color="auto"/>
                              </w:divBdr>
                              <w:divsChild>
                                <w:div w:id="2137405623">
                                  <w:marLeft w:val="0"/>
                                  <w:marRight w:val="0"/>
                                  <w:marTop w:val="0"/>
                                  <w:marBottom w:val="0"/>
                                  <w:divBdr>
                                    <w:top w:val="none" w:sz="0" w:space="0" w:color="auto"/>
                                    <w:left w:val="none" w:sz="0" w:space="0" w:color="auto"/>
                                    <w:bottom w:val="none" w:sz="0" w:space="0" w:color="auto"/>
                                    <w:right w:val="none" w:sz="0" w:space="0" w:color="auto"/>
                                  </w:divBdr>
                                  <w:divsChild>
                                    <w:div w:id="306713772">
                                      <w:marLeft w:val="0"/>
                                      <w:marRight w:val="0"/>
                                      <w:marTop w:val="0"/>
                                      <w:marBottom w:val="0"/>
                                      <w:divBdr>
                                        <w:top w:val="none" w:sz="0" w:space="0" w:color="auto"/>
                                        <w:left w:val="none" w:sz="0" w:space="0" w:color="auto"/>
                                        <w:bottom w:val="none" w:sz="0" w:space="0" w:color="auto"/>
                                        <w:right w:val="none" w:sz="0" w:space="0" w:color="auto"/>
                                      </w:divBdr>
                                      <w:divsChild>
                                        <w:div w:id="970478475">
                                          <w:marLeft w:val="0"/>
                                          <w:marRight w:val="0"/>
                                          <w:marTop w:val="0"/>
                                          <w:marBottom w:val="0"/>
                                          <w:divBdr>
                                            <w:top w:val="none" w:sz="0" w:space="0" w:color="auto"/>
                                            <w:left w:val="none" w:sz="0" w:space="0" w:color="auto"/>
                                            <w:bottom w:val="none" w:sz="0" w:space="0" w:color="auto"/>
                                            <w:right w:val="none" w:sz="0" w:space="0" w:color="auto"/>
                                          </w:divBdr>
                                          <w:divsChild>
                                            <w:div w:id="2017154231">
                                              <w:marLeft w:val="0"/>
                                              <w:marRight w:val="0"/>
                                              <w:marTop w:val="0"/>
                                              <w:marBottom w:val="0"/>
                                              <w:divBdr>
                                                <w:top w:val="none" w:sz="0" w:space="0" w:color="auto"/>
                                                <w:left w:val="none" w:sz="0" w:space="0" w:color="auto"/>
                                                <w:bottom w:val="none" w:sz="0" w:space="0" w:color="auto"/>
                                                <w:right w:val="none" w:sz="0" w:space="0" w:color="auto"/>
                                              </w:divBdr>
                                              <w:divsChild>
                                                <w:div w:id="1729649406">
                                                  <w:marLeft w:val="0"/>
                                                  <w:marRight w:val="0"/>
                                                  <w:marTop w:val="0"/>
                                                  <w:marBottom w:val="0"/>
                                                  <w:divBdr>
                                                    <w:top w:val="none" w:sz="0" w:space="0" w:color="auto"/>
                                                    <w:left w:val="none" w:sz="0" w:space="0" w:color="auto"/>
                                                    <w:bottom w:val="none" w:sz="0" w:space="0" w:color="auto"/>
                                                    <w:right w:val="none" w:sz="0" w:space="0" w:color="auto"/>
                                                  </w:divBdr>
                                                  <w:divsChild>
                                                    <w:div w:id="809401781">
                                                      <w:marLeft w:val="0"/>
                                                      <w:marRight w:val="0"/>
                                                      <w:marTop w:val="0"/>
                                                      <w:marBottom w:val="0"/>
                                                      <w:divBdr>
                                                        <w:top w:val="none" w:sz="0" w:space="0" w:color="auto"/>
                                                        <w:left w:val="none" w:sz="0" w:space="0" w:color="auto"/>
                                                        <w:bottom w:val="none" w:sz="0" w:space="0" w:color="auto"/>
                                                        <w:right w:val="none" w:sz="0" w:space="0" w:color="auto"/>
                                                      </w:divBdr>
                                                      <w:divsChild>
                                                        <w:div w:id="1251231761">
                                                          <w:marLeft w:val="0"/>
                                                          <w:marRight w:val="0"/>
                                                          <w:marTop w:val="0"/>
                                                          <w:marBottom w:val="0"/>
                                                          <w:divBdr>
                                                            <w:top w:val="none" w:sz="0" w:space="0" w:color="auto"/>
                                                            <w:left w:val="none" w:sz="0" w:space="0" w:color="auto"/>
                                                            <w:bottom w:val="none" w:sz="0" w:space="0" w:color="auto"/>
                                                            <w:right w:val="none" w:sz="0" w:space="0" w:color="auto"/>
                                                          </w:divBdr>
                                                          <w:divsChild>
                                                            <w:div w:id="16783370">
                                                              <w:marLeft w:val="0"/>
                                                              <w:marRight w:val="0"/>
                                                              <w:marTop w:val="0"/>
                                                              <w:marBottom w:val="0"/>
                                                              <w:divBdr>
                                                                <w:top w:val="none" w:sz="0" w:space="0" w:color="auto"/>
                                                                <w:left w:val="none" w:sz="0" w:space="0" w:color="auto"/>
                                                                <w:bottom w:val="none" w:sz="0" w:space="0" w:color="auto"/>
                                                                <w:right w:val="none" w:sz="0" w:space="0" w:color="auto"/>
                                                              </w:divBdr>
                                                              <w:divsChild>
                                                                <w:div w:id="1105076781">
                                                                  <w:marLeft w:val="0"/>
                                                                  <w:marRight w:val="0"/>
                                                                  <w:marTop w:val="0"/>
                                                                  <w:marBottom w:val="0"/>
                                                                  <w:divBdr>
                                                                    <w:top w:val="none" w:sz="0" w:space="0" w:color="auto"/>
                                                                    <w:left w:val="none" w:sz="0" w:space="0" w:color="auto"/>
                                                                    <w:bottom w:val="none" w:sz="0" w:space="0" w:color="auto"/>
                                                                    <w:right w:val="none" w:sz="0" w:space="0" w:color="auto"/>
                                                                  </w:divBdr>
                                                                  <w:divsChild>
                                                                    <w:div w:id="1364597274">
                                                                      <w:marLeft w:val="0"/>
                                                                      <w:marRight w:val="0"/>
                                                                      <w:marTop w:val="0"/>
                                                                      <w:marBottom w:val="0"/>
                                                                      <w:divBdr>
                                                                        <w:top w:val="none" w:sz="0" w:space="0" w:color="auto"/>
                                                                        <w:left w:val="none" w:sz="0" w:space="0" w:color="auto"/>
                                                                        <w:bottom w:val="none" w:sz="0" w:space="0" w:color="auto"/>
                                                                        <w:right w:val="none" w:sz="0" w:space="0" w:color="auto"/>
                                                                      </w:divBdr>
                                                                      <w:divsChild>
                                                                        <w:div w:id="1587498902">
                                                                          <w:marLeft w:val="0"/>
                                                                          <w:marRight w:val="0"/>
                                                                          <w:marTop w:val="0"/>
                                                                          <w:marBottom w:val="0"/>
                                                                          <w:divBdr>
                                                                            <w:top w:val="none" w:sz="0" w:space="0" w:color="auto"/>
                                                                            <w:left w:val="none" w:sz="0" w:space="0" w:color="auto"/>
                                                                            <w:bottom w:val="none" w:sz="0" w:space="0" w:color="auto"/>
                                                                            <w:right w:val="none" w:sz="0" w:space="0" w:color="auto"/>
                                                                          </w:divBdr>
                                                                          <w:divsChild>
                                                                            <w:div w:id="1784229880">
                                                                              <w:marLeft w:val="0"/>
                                                                              <w:marRight w:val="0"/>
                                                                              <w:marTop w:val="0"/>
                                                                              <w:marBottom w:val="0"/>
                                                                              <w:divBdr>
                                                                                <w:top w:val="none" w:sz="0" w:space="0" w:color="auto"/>
                                                                                <w:left w:val="none" w:sz="0" w:space="0" w:color="auto"/>
                                                                                <w:bottom w:val="none" w:sz="0" w:space="0" w:color="auto"/>
                                                                                <w:right w:val="none" w:sz="0" w:space="0" w:color="auto"/>
                                                                              </w:divBdr>
                                                                              <w:divsChild>
                                                                                <w:div w:id="1119033087">
                                                                                  <w:marLeft w:val="0"/>
                                                                                  <w:marRight w:val="0"/>
                                                                                  <w:marTop w:val="0"/>
                                                                                  <w:marBottom w:val="0"/>
                                                                                  <w:divBdr>
                                                                                    <w:top w:val="none" w:sz="0" w:space="0" w:color="auto"/>
                                                                                    <w:left w:val="none" w:sz="0" w:space="0" w:color="auto"/>
                                                                                    <w:bottom w:val="none" w:sz="0" w:space="0" w:color="auto"/>
                                                                                    <w:right w:val="none" w:sz="0" w:space="0" w:color="auto"/>
                                                                                  </w:divBdr>
                                                                                  <w:divsChild>
                                                                                    <w:div w:id="486166668">
                                                                                      <w:marLeft w:val="0"/>
                                                                                      <w:marRight w:val="0"/>
                                                                                      <w:marTop w:val="0"/>
                                                                                      <w:marBottom w:val="0"/>
                                                                                      <w:divBdr>
                                                                                        <w:top w:val="none" w:sz="0" w:space="0" w:color="auto"/>
                                                                                        <w:left w:val="none" w:sz="0" w:space="0" w:color="auto"/>
                                                                                        <w:bottom w:val="none" w:sz="0" w:space="0" w:color="auto"/>
                                                                                        <w:right w:val="none" w:sz="0" w:space="0" w:color="auto"/>
                                                                                      </w:divBdr>
                                                                                      <w:divsChild>
                                                                                        <w:div w:id="1030574686">
                                                                                          <w:marLeft w:val="0"/>
                                                                                          <w:marRight w:val="0"/>
                                                                                          <w:marTop w:val="0"/>
                                                                                          <w:marBottom w:val="0"/>
                                                                                          <w:divBdr>
                                                                                            <w:top w:val="none" w:sz="0" w:space="0" w:color="auto"/>
                                                                                            <w:left w:val="none" w:sz="0" w:space="0" w:color="auto"/>
                                                                                            <w:bottom w:val="none" w:sz="0" w:space="0" w:color="auto"/>
                                                                                            <w:right w:val="none" w:sz="0" w:space="0" w:color="auto"/>
                                                                                          </w:divBdr>
                                                                                          <w:divsChild>
                                                                                            <w:div w:id="1589845511">
                                                                                              <w:marLeft w:val="0"/>
                                                                                              <w:marRight w:val="0"/>
                                                                                              <w:marTop w:val="0"/>
                                                                                              <w:marBottom w:val="0"/>
                                                                                              <w:divBdr>
                                                                                                <w:top w:val="none" w:sz="0" w:space="0" w:color="auto"/>
                                                                                                <w:left w:val="none" w:sz="0" w:space="0" w:color="auto"/>
                                                                                                <w:bottom w:val="none" w:sz="0" w:space="0" w:color="auto"/>
                                                                                                <w:right w:val="none" w:sz="0" w:space="0" w:color="auto"/>
                                                                                              </w:divBdr>
                                                                                              <w:divsChild>
                                                                                                <w:div w:id="325281712">
                                                                                                  <w:marLeft w:val="0"/>
                                                                                                  <w:marRight w:val="0"/>
                                                                                                  <w:marTop w:val="0"/>
                                                                                                  <w:marBottom w:val="0"/>
                                                                                                  <w:divBdr>
                                                                                                    <w:top w:val="none" w:sz="0" w:space="0" w:color="auto"/>
                                                                                                    <w:left w:val="none" w:sz="0" w:space="0" w:color="auto"/>
                                                                                                    <w:bottom w:val="none" w:sz="0" w:space="0" w:color="auto"/>
                                                                                                    <w:right w:val="none" w:sz="0" w:space="0" w:color="auto"/>
                                                                                                  </w:divBdr>
                                                                                                  <w:divsChild>
                                                                                                    <w:div w:id="1110930920">
                                                                                                      <w:marLeft w:val="0"/>
                                                                                                      <w:marRight w:val="0"/>
                                                                                                      <w:marTop w:val="0"/>
                                                                                                      <w:marBottom w:val="0"/>
                                                                                                      <w:divBdr>
                                                                                                        <w:top w:val="none" w:sz="0" w:space="0" w:color="auto"/>
                                                                                                        <w:left w:val="none" w:sz="0" w:space="0" w:color="auto"/>
                                                                                                        <w:bottom w:val="none" w:sz="0" w:space="0" w:color="auto"/>
                                                                                                        <w:right w:val="none" w:sz="0" w:space="0" w:color="auto"/>
                                                                                                      </w:divBdr>
                                                                                                      <w:divsChild>
                                                                                                        <w:div w:id="84114735">
                                                                                                          <w:marLeft w:val="0"/>
                                                                                                          <w:marRight w:val="0"/>
                                                                                                          <w:marTop w:val="0"/>
                                                                                                          <w:marBottom w:val="0"/>
                                                                                                          <w:divBdr>
                                                                                                            <w:top w:val="none" w:sz="0" w:space="0" w:color="auto"/>
                                                                                                            <w:left w:val="none" w:sz="0" w:space="0" w:color="auto"/>
                                                                                                            <w:bottom w:val="none" w:sz="0" w:space="0" w:color="auto"/>
                                                                                                            <w:right w:val="none" w:sz="0" w:space="0" w:color="auto"/>
                                                                                                          </w:divBdr>
                                                                                                          <w:divsChild>
                                                                                                            <w:div w:id="1725761099">
                                                                                                              <w:marLeft w:val="0"/>
                                                                                                              <w:marRight w:val="0"/>
                                                                                                              <w:marTop w:val="0"/>
                                                                                                              <w:marBottom w:val="0"/>
                                                                                                              <w:divBdr>
                                                                                                                <w:top w:val="none" w:sz="0" w:space="0" w:color="auto"/>
                                                                                                                <w:left w:val="none" w:sz="0" w:space="0" w:color="auto"/>
                                                                                                                <w:bottom w:val="none" w:sz="0" w:space="0" w:color="auto"/>
                                                                                                                <w:right w:val="none" w:sz="0" w:space="0" w:color="auto"/>
                                                                                                              </w:divBdr>
                                                                                                              <w:divsChild>
                                                                                                                <w:div w:id="647052267">
                                                                                                                  <w:marLeft w:val="0"/>
                                                                                                                  <w:marRight w:val="0"/>
                                                                                                                  <w:marTop w:val="0"/>
                                                                                                                  <w:marBottom w:val="0"/>
                                                                                                                  <w:divBdr>
                                                                                                                    <w:top w:val="none" w:sz="0" w:space="0" w:color="auto"/>
                                                                                                                    <w:left w:val="none" w:sz="0" w:space="0" w:color="auto"/>
                                                                                                                    <w:bottom w:val="none" w:sz="0" w:space="0" w:color="auto"/>
                                                                                                                    <w:right w:val="none" w:sz="0" w:space="0" w:color="auto"/>
                                                                                                                  </w:divBdr>
                                                                                                                  <w:divsChild>
                                                                                                                    <w:div w:id="1327393423">
                                                                                                                      <w:marLeft w:val="0"/>
                                                                                                                      <w:marRight w:val="0"/>
                                                                                                                      <w:marTop w:val="0"/>
                                                                                                                      <w:marBottom w:val="0"/>
                                                                                                                      <w:divBdr>
                                                                                                                        <w:top w:val="none" w:sz="0" w:space="0" w:color="auto"/>
                                                                                                                        <w:left w:val="none" w:sz="0" w:space="0" w:color="auto"/>
                                                                                                                        <w:bottom w:val="none" w:sz="0" w:space="0" w:color="auto"/>
                                                                                                                        <w:right w:val="none" w:sz="0" w:space="0" w:color="auto"/>
                                                                                                                      </w:divBdr>
                                                                                                                      <w:divsChild>
                                                                                                                        <w:div w:id="1305694470">
                                                                                                                          <w:marLeft w:val="0"/>
                                                                                                                          <w:marRight w:val="0"/>
                                                                                                                          <w:marTop w:val="0"/>
                                                                                                                          <w:marBottom w:val="0"/>
                                                                                                                          <w:divBdr>
                                                                                                                            <w:top w:val="none" w:sz="0" w:space="0" w:color="auto"/>
                                                                                                                            <w:left w:val="none" w:sz="0" w:space="0" w:color="auto"/>
                                                                                                                            <w:bottom w:val="none" w:sz="0" w:space="0" w:color="auto"/>
                                                                                                                            <w:right w:val="none" w:sz="0" w:space="0" w:color="auto"/>
                                                                                                                          </w:divBdr>
                                                                                                                          <w:divsChild>
                                                                                                                            <w:div w:id="2084720578">
                                                                                                                              <w:marLeft w:val="0"/>
                                                                                                                              <w:marRight w:val="0"/>
                                                                                                                              <w:marTop w:val="0"/>
                                                                                                                              <w:marBottom w:val="0"/>
                                                                                                                              <w:divBdr>
                                                                                                                                <w:top w:val="none" w:sz="0" w:space="0" w:color="auto"/>
                                                                                                                                <w:left w:val="none" w:sz="0" w:space="0" w:color="auto"/>
                                                                                                                                <w:bottom w:val="none" w:sz="0" w:space="0" w:color="auto"/>
                                                                                                                                <w:right w:val="none" w:sz="0" w:space="0" w:color="auto"/>
                                                                                                                              </w:divBdr>
                                                                                                                              <w:divsChild>
                                                                                                                                <w:div w:id="1018509458">
                                                                                                                                  <w:marLeft w:val="0"/>
                                                                                                                                  <w:marRight w:val="0"/>
                                                                                                                                  <w:marTop w:val="0"/>
                                                                                                                                  <w:marBottom w:val="0"/>
                                                                                                                                  <w:divBdr>
                                                                                                                                    <w:top w:val="none" w:sz="0" w:space="0" w:color="auto"/>
                                                                                                                                    <w:left w:val="none" w:sz="0" w:space="0" w:color="auto"/>
                                                                                                                                    <w:bottom w:val="none" w:sz="0" w:space="0" w:color="auto"/>
                                                                                                                                    <w:right w:val="none" w:sz="0" w:space="0" w:color="auto"/>
                                                                                                                                  </w:divBdr>
                                                                                                                                  <w:divsChild>
                                                                                                                                    <w:div w:id="1187447712">
                                                                                                                                      <w:marLeft w:val="0"/>
                                                                                                                                      <w:marRight w:val="0"/>
                                                                                                                                      <w:marTop w:val="0"/>
                                                                                                                                      <w:marBottom w:val="0"/>
                                                                                                                                      <w:divBdr>
                                                                                                                                        <w:top w:val="none" w:sz="0" w:space="0" w:color="auto"/>
                                                                                                                                        <w:left w:val="none" w:sz="0" w:space="0" w:color="auto"/>
                                                                                                                                        <w:bottom w:val="none" w:sz="0" w:space="0" w:color="auto"/>
                                                                                                                                        <w:right w:val="none" w:sz="0" w:space="0" w:color="auto"/>
                                                                                                                                      </w:divBdr>
                                                                                                                                      <w:divsChild>
                                                                                                                                        <w:div w:id="330066370">
                                                                                                                                          <w:marLeft w:val="0"/>
                                                                                                                                          <w:marRight w:val="0"/>
                                                                                                                                          <w:marTop w:val="0"/>
                                                                                                                                          <w:marBottom w:val="0"/>
                                                                                                                                          <w:divBdr>
                                                                                                                                            <w:top w:val="none" w:sz="0" w:space="0" w:color="auto"/>
                                                                                                                                            <w:left w:val="none" w:sz="0" w:space="0" w:color="auto"/>
                                                                                                                                            <w:bottom w:val="none" w:sz="0" w:space="0" w:color="auto"/>
                                                                                                                                            <w:right w:val="none" w:sz="0" w:space="0" w:color="auto"/>
                                                                                                                                          </w:divBdr>
                                                                                                                                          <w:divsChild>
                                                                                                                                            <w:div w:id="589050605">
                                                                                                                                              <w:marLeft w:val="0"/>
                                                                                                                                              <w:marRight w:val="0"/>
                                                                                                                                              <w:marTop w:val="0"/>
                                                                                                                                              <w:marBottom w:val="0"/>
                                                                                                                                              <w:divBdr>
                                                                                                                                                <w:top w:val="none" w:sz="0" w:space="0" w:color="auto"/>
                                                                                                                                                <w:left w:val="none" w:sz="0" w:space="0" w:color="auto"/>
                                                                                                                                                <w:bottom w:val="none" w:sz="0" w:space="0" w:color="auto"/>
                                                                                                                                                <w:right w:val="none" w:sz="0" w:space="0" w:color="auto"/>
                                                                                                                                              </w:divBdr>
                                                                                                                                              <w:divsChild>
                                                                                                                                                <w:div w:id="790823103">
                                                                                                                                                  <w:marLeft w:val="0"/>
                                                                                                                                                  <w:marRight w:val="0"/>
                                                                                                                                                  <w:marTop w:val="0"/>
                                                                                                                                                  <w:marBottom w:val="0"/>
                                                                                                                                                  <w:divBdr>
                                                                                                                                                    <w:top w:val="none" w:sz="0" w:space="0" w:color="auto"/>
                                                                                                                                                    <w:left w:val="none" w:sz="0" w:space="0" w:color="auto"/>
                                                                                                                                                    <w:bottom w:val="none" w:sz="0" w:space="0" w:color="auto"/>
                                                                                                                                                    <w:right w:val="none" w:sz="0" w:space="0" w:color="auto"/>
                                                                                                                                                  </w:divBdr>
                                                                                                                                                  <w:divsChild>
                                                                                                                                                    <w:div w:id="781189894">
                                                                                                                                                      <w:marLeft w:val="0"/>
                                                                                                                                                      <w:marRight w:val="0"/>
                                                                                                                                                      <w:marTop w:val="0"/>
                                                                                                                                                      <w:marBottom w:val="0"/>
                                                                                                                                                      <w:divBdr>
                                                                                                                                                        <w:top w:val="none" w:sz="0" w:space="0" w:color="auto"/>
                                                                                                                                                        <w:left w:val="none" w:sz="0" w:space="0" w:color="auto"/>
                                                                                                                                                        <w:bottom w:val="none" w:sz="0" w:space="0" w:color="auto"/>
                                                                                                                                                        <w:right w:val="none" w:sz="0" w:space="0" w:color="auto"/>
                                                                                                                                                      </w:divBdr>
                                                                                                                                                      <w:divsChild>
                                                                                                                                                        <w:div w:id="1458329849">
                                                                                                                                                          <w:marLeft w:val="0"/>
                                                                                                                                                          <w:marRight w:val="0"/>
                                                                                                                                                          <w:marTop w:val="0"/>
                                                                                                                                                          <w:marBottom w:val="0"/>
                                                                                                                                                          <w:divBdr>
                                                                                                                                                            <w:top w:val="none" w:sz="0" w:space="0" w:color="auto"/>
                                                                                                                                                            <w:left w:val="none" w:sz="0" w:space="0" w:color="auto"/>
                                                                                                                                                            <w:bottom w:val="none" w:sz="0" w:space="0" w:color="auto"/>
                                                                                                                                                            <w:right w:val="none" w:sz="0" w:space="0" w:color="auto"/>
                                                                                                                                                          </w:divBdr>
                                                                                                                                                          <w:divsChild>
                                                                                                                                                            <w:div w:id="2135519367">
                                                                                                                                                              <w:marLeft w:val="0"/>
                                                                                                                                                              <w:marRight w:val="0"/>
                                                                                                                                                              <w:marTop w:val="0"/>
                                                                                                                                                              <w:marBottom w:val="0"/>
                                                                                                                                                              <w:divBdr>
                                                                                                                                                                <w:top w:val="none" w:sz="0" w:space="0" w:color="auto"/>
                                                                                                                                                                <w:left w:val="none" w:sz="0" w:space="0" w:color="auto"/>
                                                                                                                                                                <w:bottom w:val="none" w:sz="0" w:space="0" w:color="auto"/>
                                                                                                                                                                <w:right w:val="none" w:sz="0" w:space="0" w:color="auto"/>
                                                                                                                                                              </w:divBdr>
                                                                                                                                                              <w:divsChild>
                                                                                                                                                                <w:div w:id="376779728">
                                                                                                                                                                  <w:marLeft w:val="0"/>
                                                                                                                                                                  <w:marRight w:val="0"/>
                                                                                                                                                                  <w:marTop w:val="0"/>
                                                                                                                                                                  <w:marBottom w:val="0"/>
                                                                                                                                                                  <w:divBdr>
                                                                                                                                                                    <w:top w:val="none" w:sz="0" w:space="0" w:color="auto"/>
                                                                                                                                                                    <w:left w:val="none" w:sz="0" w:space="0" w:color="auto"/>
                                                                                                                                                                    <w:bottom w:val="none" w:sz="0" w:space="0" w:color="auto"/>
                                                                                                                                                                    <w:right w:val="none" w:sz="0" w:space="0" w:color="auto"/>
                                                                                                                                                                  </w:divBdr>
                                                                                                                                                                  <w:divsChild>
                                                                                                                                                                    <w:div w:id="152453653">
                                                                                                                                                                      <w:marLeft w:val="0"/>
                                                                                                                                                                      <w:marRight w:val="0"/>
                                                                                                                                                                      <w:marTop w:val="0"/>
                                                                                                                                                                      <w:marBottom w:val="0"/>
                                                                                                                                                                      <w:divBdr>
                                                                                                                                                                        <w:top w:val="none" w:sz="0" w:space="0" w:color="auto"/>
                                                                                                                                                                        <w:left w:val="none" w:sz="0" w:space="0" w:color="auto"/>
                                                                                                                                                                        <w:bottom w:val="none" w:sz="0" w:space="0" w:color="auto"/>
                                                                                                                                                                        <w:right w:val="none" w:sz="0" w:space="0" w:color="auto"/>
                                                                                                                                                                      </w:divBdr>
                                                                                                                                                                      <w:divsChild>
                                                                                                                                                                        <w:div w:id="1883592387">
                                                                                                                                                                          <w:marLeft w:val="0"/>
                                                                                                                                                                          <w:marRight w:val="0"/>
                                                                                                                                                                          <w:marTop w:val="0"/>
                                                                                                                                                                          <w:marBottom w:val="0"/>
                                                                                                                                                                          <w:divBdr>
                                                                                                                                                                            <w:top w:val="none" w:sz="0" w:space="0" w:color="auto"/>
                                                                                                                                                                            <w:left w:val="none" w:sz="0" w:space="0" w:color="auto"/>
                                                                                                                                                                            <w:bottom w:val="none" w:sz="0" w:space="0" w:color="auto"/>
                                                                                                                                                                            <w:right w:val="none" w:sz="0" w:space="0" w:color="auto"/>
                                                                                                                                                                          </w:divBdr>
                                                                                                                                                                          <w:divsChild>
                                                                                                                                                                            <w:div w:id="2056615023">
                                                                                                                                                                              <w:marLeft w:val="0"/>
                                                                                                                                                                              <w:marRight w:val="0"/>
                                                                                                                                                                              <w:marTop w:val="0"/>
                                                                                                                                                                              <w:marBottom w:val="0"/>
                                                                                                                                                                              <w:divBdr>
                                                                                                                                                                                <w:top w:val="none" w:sz="0" w:space="0" w:color="auto"/>
                                                                                                                                                                                <w:left w:val="none" w:sz="0" w:space="0" w:color="auto"/>
                                                                                                                                                                                <w:bottom w:val="none" w:sz="0" w:space="0" w:color="auto"/>
                                                                                                                                                                                <w:right w:val="none" w:sz="0" w:space="0" w:color="auto"/>
                                                                                                                                                                              </w:divBdr>
                                                                                                                                                                              <w:divsChild>
                                                                                                                                                                                <w:div w:id="364791014">
                                                                                                                                                                                  <w:marLeft w:val="0"/>
                                                                                                                                                                                  <w:marRight w:val="0"/>
                                                                                                                                                                                  <w:marTop w:val="0"/>
                                                                                                                                                                                  <w:marBottom w:val="0"/>
                                                                                                                                                                                  <w:divBdr>
                                                                                                                                                                                    <w:top w:val="none" w:sz="0" w:space="0" w:color="auto"/>
                                                                                                                                                                                    <w:left w:val="none" w:sz="0" w:space="0" w:color="auto"/>
                                                                                                                                                                                    <w:bottom w:val="none" w:sz="0" w:space="0" w:color="auto"/>
                                                                                                                                                                                    <w:right w:val="none" w:sz="0" w:space="0" w:color="auto"/>
                                                                                                                                                                                  </w:divBdr>
                                                                                                                                                                                  <w:divsChild>
                                                                                                                                                                                    <w:div w:id="1593784283">
                                                                                                                                                                                      <w:marLeft w:val="0"/>
                                                                                                                                                                                      <w:marRight w:val="0"/>
                                                                                                                                                                                      <w:marTop w:val="0"/>
                                                                                                                                                                                      <w:marBottom w:val="0"/>
                                                                                                                                                                                      <w:divBdr>
                                                                                                                                                                                        <w:top w:val="none" w:sz="0" w:space="0" w:color="auto"/>
                                                                                                                                                                                        <w:left w:val="none" w:sz="0" w:space="0" w:color="auto"/>
                                                                                                                                                                                        <w:bottom w:val="none" w:sz="0" w:space="0" w:color="auto"/>
                                                                                                                                                                                        <w:right w:val="none" w:sz="0" w:space="0" w:color="auto"/>
                                                                                                                                                                                      </w:divBdr>
                                                                                                                                                                                      <w:divsChild>
                                                                                                                                                                                        <w:div w:id="257174934">
                                                                                                                                                                                          <w:marLeft w:val="0"/>
                                                                                                                                                                                          <w:marRight w:val="0"/>
                                                                                                                                                                                          <w:marTop w:val="0"/>
                                                                                                                                                                                          <w:marBottom w:val="0"/>
                                                                                                                                                                                          <w:divBdr>
                                                                                                                                                                                            <w:top w:val="none" w:sz="0" w:space="0" w:color="auto"/>
                                                                                                                                                                                            <w:left w:val="none" w:sz="0" w:space="0" w:color="auto"/>
                                                                                                                                                                                            <w:bottom w:val="none" w:sz="0" w:space="0" w:color="auto"/>
                                                                                                                                                                                            <w:right w:val="none" w:sz="0" w:space="0" w:color="auto"/>
                                                                                                                                                                                          </w:divBdr>
                                                                                                                                                                                          <w:divsChild>
                                                                                                                                                                                            <w:div w:id="1681741473">
                                                                                                                                                                                              <w:marLeft w:val="0"/>
                                                                                                                                                                                              <w:marRight w:val="0"/>
                                                                                                                                                                                              <w:marTop w:val="0"/>
                                                                                                                                                                                              <w:marBottom w:val="0"/>
                                                                                                                                                                                              <w:divBdr>
                                                                                                                                                                                                <w:top w:val="none" w:sz="0" w:space="0" w:color="auto"/>
                                                                                                                                                                                                <w:left w:val="none" w:sz="0" w:space="0" w:color="auto"/>
                                                                                                                                                                                                <w:bottom w:val="none" w:sz="0" w:space="0" w:color="auto"/>
                                                                                                                                                                                                <w:right w:val="none" w:sz="0" w:space="0" w:color="auto"/>
                                                                                                                                                                                              </w:divBdr>
                                                                                                                                                                                              <w:divsChild>
                                                                                                                                                                                                <w:div w:id="1310549120">
                                                                                                                                                                                                  <w:marLeft w:val="0"/>
                                                                                                                                                                                                  <w:marRight w:val="0"/>
                                                                                                                                                                                                  <w:marTop w:val="0"/>
                                                                                                                                                                                                  <w:marBottom w:val="0"/>
                                                                                                                                                                                                  <w:divBdr>
                                                                                                                                                                                                    <w:top w:val="none" w:sz="0" w:space="0" w:color="auto"/>
                                                                                                                                                                                                    <w:left w:val="none" w:sz="0" w:space="0" w:color="auto"/>
                                                                                                                                                                                                    <w:bottom w:val="none" w:sz="0" w:space="0" w:color="auto"/>
                                                                                                                                                                                                    <w:right w:val="none" w:sz="0" w:space="0" w:color="auto"/>
                                                                                                                                                                                                  </w:divBdr>
                                                                                                                                                                                                  <w:divsChild>
                                                                                                                                                                                                    <w:div w:id="1193416461">
                                                                                                                                                                                                      <w:marLeft w:val="0"/>
                                                                                                                                                                                                      <w:marRight w:val="0"/>
                                                                                                                                                                                                      <w:marTop w:val="0"/>
                                                                                                                                                                                                      <w:marBottom w:val="0"/>
                                                                                                                                                                                                      <w:divBdr>
                                                                                                                                                                                                        <w:top w:val="none" w:sz="0" w:space="0" w:color="auto"/>
                                                                                                                                                                                                        <w:left w:val="none" w:sz="0" w:space="0" w:color="auto"/>
                                                                                                                                                                                                        <w:bottom w:val="none" w:sz="0" w:space="0" w:color="auto"/>
                                                                                                                                                                                                        <w:right w:val="none" w:sz="0" w:space="0" w:color="auto"/>
                                                                                                                                                                                                      </w:divBdr>
                                                                                                                                                                                                      <w:divsChild>
                                                                                                                                                                                                        <w:div w:id="1340308302">
                                                                                                                                                                                                          <w:marLeft w:val="0"/>
                                                                                                                                                                                                          <w:marRight w:val="0"/>
                                                                                                                                                                                                          <w:marTop w:val="0"/>
                                                                                                                                                                                                          <w:marBottom w:val="0"/>
                                                                                                                                                                                                          <w:divBdr>
                                                                                                                                                                                                            <w:top w:val="none" w:sz="0" w:space="0" w:color="auto"/>
                                                                                                                                                                                                            <w:left w:val="none" w:sz="0" w:space="0" w:color="auto"/>
                                                                                                                                                                                                            <w:bottom w:val="none" w:sz="0" w:space="0" w:color="auto"/>
                                                                                                                                                                                                            <w:right w:val="none" w:sz="0" w:space="0" w:color="auto"/>
                                                                                                                                                                                                          </w:divBdr>
                                                                                                                                                                                                          <w:divsChild>
                                                                                                                                                                                                            <w:div w:id="355084433">
                                                                                                                                                                                                              <w:marLeft w:val="0"/>
                                                                                                                                                                                                              <w:marRight w:val="0"/>
                                                                                                                                                                                                              <w:marTop w:val="0"/>
                                                                                                                                                                                                              <w:marBottom w:val="0"/>
                                                                                                                                                                                                              <w:divBdr>
                                                                                                                                                                                                                <w:top w:val="none" w:sz="0" w:space="0" w:color="auto"/>
                                                                                                                                                                                                                <w:left w:val="none" w:sz="0" w:space="0" w:color="auto"/>
                                                                                                                                                                                                                <w:bottom w:val="none" w:sz="0" w:space="0" w:color="auto"/>
                                                                                                                                                                                                                <w:right w:val="none" w:sz="0" w:space="0" w:color="auto"/>
                                                                                                                                                                                                              </w:divBdr>
                                                                                                                                                                                                              <w:divsChild>
                                                                                                                                                                                                                <w:div w:id="37321420">
                                                                                                                                                                                                                  <w:marLeft w:val="0"/>
                                                                                                                                                                                                                  <w:marRight w:val="0"/>
                                                                                                                                                                                                                  <w:marTop w:val="0"/>
                                                                                                                                                                                                                  <w:marBottom w:val="0"/>
                                                                                                                                                                                                                  <w:divBdr>
                                                                                                                                                                                                                    <w:top w:val="none" w:sz="0" w:space="0" w:color="auto"/>
                                                                                                                                                                                                                    <w:left w:val="none" w:sz="0" w:space="0" w:color="auto"/>
                                                                                                                                                                                                                    <w:bottom w:val="none" w:sz="0" w:space="0" w:color="auto"/>
                                                                                                                                                                                                                    <w:right w:val="none" w:sz="0" w:space="0" w:color="auto"/>
                                                                                                                                                                                                                  </w:divBdr>
                                                                                                                                                                                                                  <w:divsChild>
                                                                                                                                                                                                                    <w:div w:id="43649245">
                                                                                                                                                                                                                      <w:marLeft w:val="0"/>
                                                                                                                                                                                                                      <w:marRight w:val="0"/>
                                                                                                                                                                                                                      <w:marTop w:val="0"/>
                                                                                                                                                                                                                      <w:marBottom w:val="0"/>
                                                                                                                                                                                                                      <w:divBdr>
                                                                                                                                                                                                                        <w:top w:val="none" w:sz="0" w:space="0" w:color="auto"/>
                                                                                                                                                                                                                        <w:left w:val="none" w:sz="0" w:space="0" w:color="auto"/>
                                                                                                                                                                                                                        <w:bottom w:val="none" w:sz="0" w:space="0" w:color="auto"/>
                                                                                                                                                                                                                        <w:right w:val="none" w:sz="0" w:space="0" w:color="auto"/>
                                                                                                                                                                                                                      </w:divBdr>
                                                                                                                                                                                                                      <w:divsChild>
                                                                                                                                                                                                                        <w:div w:id="1921019302">
                                                                                                                                                                                                                          <w:marLeft w:val="0"/>
                                                                                                                                                                                                                          <w:marRight w:val="0"/>
                                                                                                                                                                                                                          <w:marTop w:val="0"/>
                                                                                                                                                                                                                          <w:marBottom w:val="0"/>
                                                                                                                                                                                                                          <w:divBdr>
                                                                                                                                                                                                                            <w:top w:val="none" w:sz="0" w:space="0" w:color="auto"/>
                                                                                                                                                                                                                            <w:left w:val="none" w:sz="0" w:space="0" w:color="auto"/>
                                                                                                                                                                                                                            <w:bottom w:val="none" w:sz="0" w:space="0" w:color="auto"/>
                                                                                                                                                                                                                            <w:right w:val="none" w:sz="0" w:space="0" w:color="auto"/>
                                                                                                                                                                                                                          </w:divBdr>
                                                                                                                                                                                                                          <w:divsChild>
                                                                                                                                                                                                                            <w:div w:id="491651916">
                                                                                                                                                                                                                              <w:marLeft w:val="0"/>
                                                                                                                                                                                                                              <w:marRight w:val="0"/>
                                                                                                                                                                                                                              <w:marTop w:val="0"/>
                                                                                                                                                                                                                              <w:marBottom w:val="0"/>
                                                                                                                                                                                                                              <w:divBdr>
                                                                                                                                                                                                                                <w:top w:val="none" w:sz="0" w:space="0" w:color="auto"/>
                                                                                                                                                                                                                                <w:left w:val="none" w:sz="0" w:space="0" w:color="auto"/>
                                                                                                                                                                                                                                <w:bottom w:val="none" w:sz="0" w:space="0" w:color="auto"/>
                                                                                                                                                                                                                                <w:right w:val="none" w:sz="0" w:space="0" w:color="auto"/>
                                                                                                                                                                                                                              </w:divBdr>
                                                                                                                                                                                                                              <w:divsChild>
                                                                                                                                                                                                                                <w:div w:id="69741270">
                                                                                                                                                                                                                                  <w:marLeft w:val="0"/>
                                                                                                                                                                                                                                  <w:marRight w:val="0"/>
                                                                                                                                                                                                                                  <w:marTop w:val="0"/>
                                                                                                                                                                                                                                  <w:marBottom w:val="0"/>
                                                                                                                                                                                                                                  <w:divBdr>
                                                                                                                                                                                                                                    <w:top w:val="none" w:sz="0" w:space="0" w:color="auto"/>
                                                                                                                                                                                                                                    <w:left w:val="none" w:sz="0" w:space="0" w:color="auto"/>
                                                                                                                                                                                                                                    <w:bottom w:val="none" w:sz="0" w:space="0" w:color="auto"/>
                                                                                                                                                                                                                                    <w:right w:val="none" w:sz="0" w:space="0" w:color="auto"/>
                                                                                                                                                                                                                                  </w:divBdr>
                                                                                                                                                                                                                                  <w:divsChild>
                                                                                                                                                                                                                                    <w:div w:id="898594818">
                                                                                                                                                                                                                                      <w:marLeft w:val="0"/>
                                                                                                                                                                                                                                      <w:marRight w:val="0"/>
                                                                                                                                                                                                                                      <w:marTop w:val="0"/>
                                                                                                                                                                                                                                      <w:marBottom w:val="0"/>
                                                                                                                                                                                                                                      <w:divBdr>
                                                                                                                                                                                                                                        <w:top w:val="none" w:sz="0" w:space="0" w:color="auto"/>
                                                                                                                                                                                                                                        <w:left w:val="none" w:sz="0" w:space="0" w:color="auto"/>
                                                                                                                                                                                                                                        <w:bottom w:val="none" w:sz="0" w:space="0" w:color="auto"/>
                                                                                                                                                                                                                                        <w:right w:val="none" w:sz="0" w:space="0" w:color="auto"/>
                                                                                                                                                                                                                                      </w:divBdr>
                                                                                                                                                                                                                                      <w:divsChild>
                                                                                                                                                                                                                                        <w:div w:id="2139645275">
                                                                                                                                                                                                                                          <w:marLeft w:val="0"/>
                                                                                                                                                                                                                                          <w:marRight w:val="0"/>
                                                                                                                                                                                                                                          <w:marTop w:val="0"/>
                                                                                                                                                                                                                                          <w:marBottom w:val="0"/>
                                                                                                                                                                                                                                          <w:divBdr>
                                                                                                                                                                                                                                            <w:top w:val="none" w:sz="0" w:space="0" w:color="auto"/>
                                                                                                                                                                                                                                            <w:left w:val="none" w:sz="0" w:space="0" w:color="auto"/>
                                                                                                                                                                                                                                            <w:bottom w:val="none" w:sz="0" w:space="0" w:color="auto"/>
                                                                                                                                                                                                                                            <w:right w:val="none" w:sz="0" w:space="0" w:color="auto"/>
                                                                                                                                                                                                                                          </w:divBdr>
                                                                                                                                                                                                                                          <w:divsChild>
                                                                                                                                                                                                                                            <w:div w:id="1950701949">
                                                                                                                                                                                                                                              <w:marLeft w:val="0"/>
                                                                                                                                                                                                                                              <w:marRight w:val="0"/>
                                                                                                                                                                                                                                              <w:marTop w:val="0"/>
                                                                                                                                                                                                                                              <w:marBottom w:val="0"/>
                                                                                                                                                                                                                                              <w:divBdr>
                                                                                                                                                                                                                                                <w:top w:val="none" w:sz="0" w:space="0" w:color="auto"/>
                                                                                                                                                                                                                                                <w:left w:val="none" w:sz="0" w:space="0" w:color="auto"/>
                                                                                                                                                                                                                                                <w:bottom w:val="none" w:sz="0" w:space="0" w:color="auto"/>
                                                                                                                                                                                                                                                <w:right w:val="none" w:sz="0" w:space="0" w:color="auto"/>
                                                                                                                                                                                                                                              </w:divBdr>
                                                                                                                                                                                                                                              <w:divsChild>
                                                                                                                                                                                                                                                <w:div w:id="3552774">
                                                                                                                                                                                                                                                  <w:marLeft w:val="0"/>
                                                                                                                                                                                                                                                  <w:marRight w:val="0"/>
                                                                                                                                                                                                                                                  <w:marTop w:val="0"/>
                                                                                                                                                                                                                                                  <w:marBottom w:val="0"/>
                                                                                                                                                                                                                                                  <w:divBdr>
                                                                                                                                                                                                                                                    <w:top w:val="none" w:sz="0" w:space="0" w:color="auto"/>
                                                                                                                                                                                                                                                    <w:left w:val="none" w:sz="0" w:space="0" w:color="auto"/>
                                                                                                                                                                                                                                                    <w:bottom w:val="none" w:sz="0" w:space="0" w:color="auto"/>
                                                                                                                                                                                                                                                    <w:right w:val="none" w:sz="0" w:space="0" w:color="auto"/>
                                                                                                                                                                                                                                                  </w:divBdr>
                                                                                                                                                                                                                                                  <w:divsChild>
                                                                                                                                                                                                                                                    <w:div w:id="1691254109">
                                                                                                                                                                                                                                                      <w:marLeft w:val="0"/>
                                                                                                                                                                                                                                                      <w:marRight w:val="0"/>
                                                                                                                                                                                                                                                      <w:marTop w:val="0"/>
                                                                                                                                                                                                                                                      <w:marBottom w:val="0"/>
                                                                                                                                                                                                                                                      <w:divBdr>
                                                                                                                                                                                                                                                        <w:top w:val="none" w:sz="0" w:space="0" w:color="auto"/>
                                                                                                                                                                                                                                                        <w:left w:val="none" w:sz="0" w:space="0" w:color="auto"/>
                                                                                                                                                                                                                                                        <w:bottom w:val="none" w:sz="0" w:space="0" w:color="auto"/>
                                                                                                                                                                                                                                                        <w:right w:val="none" w:sz="0" w:space="0" w:color="auto"/>
                                                                                                                                                                                                                                                      </w:divBdr>
                                                                                                                                                                                                                                                      <w:divsChild>
                                                                                                                                                                                                                                                        <w:div w:id="1136026794">
                                                                                                                                                                                                                                                          <w:marLeft w:val="0"/>
                                                                                                                                                                                                                                                          <w:marRight w:val="0"/>
                                                                                                                                                                                                                                                          <w:marTop w:val="0"/>
                                                                                                                                                                                                                                                          <w:marBottom w:val="0"/>
                                                                                                                                                                                                                                                          <w:divBdr>
                                                                                                                                                                                                                                                            <w:top w:val="none" w:sz="0" w:space="0" w:color="auto"/>
                                                                                                                                                                                                                                                            <w:left w:val="none" w:sz="0" w:space="0" w:color="auto"/>
                                                                                                                                                                                                                                                            <w:bottom w:val="none" w:sz="0" w:space="0" w:color="auto"/>
                                                                                                                                                                                                                                                            <w:right w:val="none" w:sz="0" w:space="0" w:color="auto"/>
                                                                                                                                                                                                                                                          </w:divBdr>
                                                                                                                                                                                                                                                          <w:divsChild>
                                                                                                                                                                                                                                                            <w:div w:id="912813421">
                                                                                                                                                                                                                                                              <w:marLeft w:val="0"/>
                                                                                                                                                                                                                                                              <w:marRight w:val="0"/>
                                                                                                                                                                                                                                                              <w:marTop w:val="0"/>
                                                                                                                                                                                                                                                              <w:marBottom w:val="0"/>
                                                                                                                                                                                                                                                              <w:divBdr>
                                                                                                                                                                                                                                                                <w:top w:val="none" w:sz="0" w:space="0" w:color="auto"/>
                                                                                                                                                                                                                                                                <w:left w:val="none" w:sz="0" w:space="0" w:color="auto"/>
                                                                                                                                                                                                                                                                <w:bottom w:val="none" w:sz="0" w:space="0" w:color="auto"/>
                                                                                                                                                                                                                                                                <w:right w:val="none" w:sz="0" w:space="0" w:color="auto"/>
                                                                                                                                                                                                                                                              </w:divBdr>
                                                                                                                                                                                                                                                              <w:divsChild>
                                                                                                                                                                                                                                                                <w:div w:id="1501575922">
                                                                                                                                                                                                                                                                  <w:marLeft w:val="0"/>
                                                                                                                                                                                                                                                                  <w:marRight w:val="0"/>
                                                                                                                                                                                                                                                                  <w:marTop w:val="0"/>
                                                                                                                                                                                                                                                                  <w:marBottom w:val="0"/>
                                                                                                                                                                                                                                                                  <w:divBdr>
                                                                                                                                                                                                                                                                    <w:top w:val="none" w:sz="0" w:space="0" w:color="auto"/>
                                                                                                                                                                                                                                                                    <w:left w:val="none" w:sz="0" w:space="0" w:color="auto"/>
                                                                                                                                                                                                                                                                    <w:bottom w:val="none" w:sz="0" w:space="0" w:color="auto"/>
                                                                                                                                                                                                                                                                    <w:right w:val="none" w:sz="0" w:space="0" w:color="auto"/>
                                                                                                                                                                                                                                                                  </w:divBdr>
                                                                                                                                                                                                                                                                  <w:divsChild>
                                                                                                                                                                                                                                                                    <w:div w:id="757363776">
                                                                                                                                                                                                                                                                      <w:marLeft w:val="0"/>
                                                                                                                                                                                                                                                                      <w:marRight w:val="0"/>
                                                                                                                                                                                                                                                                      <w:marTop w:val="0"/>
                                                                                                                                                                                                                                                                      <w:marBottom w:val="0"/>
                                                                                                                                                                                                                                                                      <w:divBdr>
                                                                                                                                                                                                                                                                        <w:top w:val="none" w:sz="0" w:space="0" w:color="auto"/>
                                                                                                                                                                                                                                                                        <w:left w:val="none" w:sz="0" w:space="0" w:color="auto"/>
                                                                                                                                                                                                                                                                        <w:bottom w:val="none" w:sz="0" w:space="0" w:color="auto"/>
                                                                                                                                                                                                                                                                        <w:right w:val="none" w:sz="0" w:space="0" w:color="auto"/>
                                                                                                                                                                                                                                                                      </w:divBdr>
                                                                                                                                                                                                                                                                      <w:divsChild>
                                                                                                                                                                                                                                                                        <w:div w:id="519973439">
                                                                                                                                                                                                                                                                          <w:marLeft w:val="0"/>
                                                                                                                                                                                                                                                                          <w:marRight w:val="0"/>
                                                                                                                                                                                                                                                                          <w:marTop w:val="0"/>
                                                                                                                                                                                                                                                                          <w:marBottom w:val="0"/>
                                                                                                                                                                                                                                                                          <w:divBdr>
                                                                                                                                                                                                                                                                            <w:top w:val="none" w:sz="0" w:space="0" w:color="auto"/>
                                                                                                                                                                                                                                                                            <w:left w:val="none" w:sz="0" w:space="0" w:color="auto"/>
                                                                                                                                                                                                                                                                            <w:bottom w:val="none" w:sz="0" w:space="0" w:color="auto"/>
                                                                                                                                                                                                                                                                            <w:right w:val="none" w:sz="0" w:space="0" w:color="auto"/>
                                                                                                                                                                                                                                                                          </w:divBdr>
                                                                                                                                                                                                                                                                          <w:divsChild>
                                                                                                                                                                                                                                                                            <w:div w:id="260453728">
                                                                                                                                                                                                                                                                              <w:marLeft w:val="0"/>
                                                                                                                                                                                                                                                                              <w:marRight w:val="0"/>
                                                                                                                                                                                                                                                                              <w:marTop w:val="0"/>
                                                                                                                                                                                                                                                                              <w:marBottom w:val="0"/>
                                                                                                                                                                                                                                                                              <w:divBdr>
                                                                                                                                                                                                                                                                                <w:top w:val="none" w:sz="0" w:space="0" w:color="auto"/>
                                                                                                                                                                                                                                                                                <w:left w:val="none" w:sz="0" w:space="0" w:color="auto"/>
                                                                                                                                                                                                                                                                                <w:bottom w:val="none" w:sz="0" w:space="0" w:color="auto"/>
                                                                                                                                                                                                                                                                                <w:right w:val="none" w:sz="0" w:space="0" w:color="auto"/>
                                                                                                                                                                                                                                                                              </w:divBdr>
                                                                                                                                                                                                                                                                              <w:divsChild>
                                                                                                                                                                                                                                                                                <w:div w:id="451631150">
                                                                                                                                                                                                                                                                                  <w:marLeft w:val="0"/>
                                                                                                                                                                                                                                                                                  <w:marRight w:val="0"/>
                                                                                                                                                                                                                                                                                  <w:marTop w:val="0"/>
                                                                                                                                                                                                                                                                                  <w:marBottom w:val="0"/>
                                                                                                                                                                                                                                                                                  <w:divBdr>
                                                                                                                                                                                                                                                                                    <w:top w:val="none" w:sz="0" w:space="0" w:color="auto"/>
                                                                                                                                                                                                                                                                                    <w:left w:val="none" w:sz="0" w:space="0" w:color="auto"/>
                                                                                                                                                                                                                                                                                    <w:bottom w:val="none" w:sz="0" w:space="0" w:color="auto"/>
                                                                                                                                                                                                                                                                                    <w:right w:val="none" w:sz="0" w:space="0" w:color="auto"/>
                                                                                                                                                                                                                                                                                  </w:divBdr>
                                                                                                                                                                                                                                                                                  <w:divsChild>
                                                                                                                                                                                                                                                                                    <w:div w:id="1041516669">
                                                                                                                                                                                                                                                                                      <w:marLeft w:val="0"/>
                                                                                                                                                                                                                                                                                      <w:marRight w:val="0"/>
                                                                                                                                                                                                                                                                                      <w:marTop w:val="0"/>
                                                                                                                                                                                                                                                                                      <w:marBottom w:val="0"/>
                                                                                                                                                                                                                                                                                      <w:divBdr>
                                                                                                                                                                                                                                                                                        <w:top w:val="none" w:sz="0" w:space="0" w:color="auto"/>
                                                                                                                                                                                                                                                                                        <w:left w:val="none" w:sz="0" w:space="0" w:color="auto"/>
                                                                                                                                                                                                                                                                                        <w:bottom w:val="none" w:sz="0" w:space="0" w:color="auto"/>
                                                                                                                                                                                                                                                                                        <w:right w:val="none" w:sz="0" w:space="0" w:color="auto"/>
                                                                                                                                                                                                                                                                                      </w:divBdr>
                                                                                                                                                                                                                                                                                      <w:divsChild>
                                                                                                                                                                                                                                                                                        <w:div w:id="334770115">
                                                                                                                                                                                                                                                                                          <w:marLeft w:val="0"/>
                                                                                                                                                                                                                                                                                          <w:marRight w:val="0"/>
                                                                                                                                                                                                                                                                                          <w:marTop w:val="0"/>
                                                                                                                                                                                                                                                                                          <w:marBottom w:val="0"/>
                                                                                                                                                                                                                                                                                          <w:divBdr>
                                                                                                                                                                                                                                                                                            <w:top w:val="none" w:sz="0" w:space="0" w:color="auto"/>
                                                                                                                                                                                                                                                                                            <w:left w:val="none" w:sz="0" w:space="0" w:color="auto"/>
                                                                                                                                                                                                                                                                                            <w:bottom w:val="none" w:sz="0" w:space="0" w:color="auto"/>
                                                                                                                                                                                                                                                                                            <w:right w:val="none" w:sz="0" w:space="0" w:color="auto"/>
                                                                                                                                                                                                                                                                                          </w:divBdr>
                                                                                                                                                                                                                                                                                          <w:divsChild>
                                                                                                                                                                                                                                                                                            <w:div w:id="1650749762">
                                                                                                                                                                                                                                                                                              <w:marLeft w:val="0"/>
                                                                                                                                                                                                                                                                                              <w:marRight w:val="0"/>
                                                                                                                                                                                                                                                                                              <w:marTop w:val="0"/>
                                                                                                                                                                                                                                                                                              <w:marBottom w:val="0"/>
                                                                                                                                                                                                                                                                                              <w:divBdr>
                                                                                                                                                                                                                                                                                                <w:top w:val="none" w:sz="0" w:space="0" w:color="auto"/>
                                                                                                                                                                                                                                                                                                <w:left w:val="none" w:sz="0" w:space="0" w:color="auto"/>
                                                                                                                                                                                                                                                                                                <w:bottom w:val="none" w:sz="0" w:space="0" w:color="auto"/>
                                                                                                                                                                                                                                                                                                <w:right w:val="none" w:sz="0" w:space="0" w:color="auto"/>
                                                                                                                                                                                                                                                                                              </w:divBdr>
                                                                                                                                                                                                                                                                                              <w:divsChild>
                                                                                                                                                                                                                                                                                                <w:div w:id="46686531">
                                                                                                                                                                                                                                                                                                  <w:marLeft w:val="0"/>
                                                                                                                                                                                                                                                                                                  <w:marRight w:val="0"/>
                                                                                                                                                                                                                                                                                                  <w:marTop w:val="0"/>
                                                                                                                                                                                                                                                                                                  <w:marBottom w:val="0"/>
                                                                                                                                                                                                                                                                                                  <w:divBdr>
                                                                                                                                                                                                                                                                                                    <w:top w:val="none" w:sz="0" w:space="0" w:color="auto"/>
                                                                                                                                                                                                                                                                                                    <w:left w:val="none" w:sz="0" w:space="0" w:color="auto"/>
                                                                                                                                                                                                                                                                                                    <w:bottom w:val="none" w:sz="0" w:space="0" w:color="auto"/>
                                                                                                                                                                                                                                                                                                    <w:right w:val="none" w:sz="0" w:space="0" w:color="auto"/>
                                                                                                                                                                                                                                                                                                  </w:divBdr>
                                                                                                                                                                                                                                                                                                  <w:divsChild>
                                                                                                                                                                                                                                                                                                    <w:div w:id="1295988190">
                                                                                                                                                                                                                                                                                                      <w:marLeft w:val="0"/>
                                                                                                                                                                                                                                                                                                      <w:marRight w:val="0"/>
                                                                                                                                                                                                                                                                                                      <w:marTop w:val="0"/>
                                                                                                                                                                                                                                                                                                      <w:marBottom w:val="0"/>
                                                                                                                                                                                                                                                                                                      <w:divBdr>
                                                                                                                                                                                                                                                                                                        <w:top w:val="none" w:sz="0" w:space="0" w:color="auto"/>
                                                                                                                                                                                                                                                                                                        <w:left w:val="none" w:sz="0" w:space="0" w:color="auto"/>
                                                                                                                                                                                                                                                                                                        <w:bottom w:val="none" w:sz="0" w:space="0" w:color="auto"/>
                                                                                                                                                                                                                                                                                                        <w:right w:val="none" w:sz="0" w:space="0" w:color="auto"/>
                                                                                                                                                                                                                                                                                                      </w:divBdr>
                                                                                                                                                                                                                                                                                                      <w:divsChild>
                                                                                                                                                                                                                                                                                                        <w:div w:id="2041203457">
                                                                                                                                                                                                                                                                                                          <w:marLeft w:val="0"/>
                                                                                                                                                                                                                                                                                                          <w:marRight w:val="0"/>
                                                                                                                                                                                                                                                                                                          <w:marTop w:val="0"/>
                                                                                                                                                                                                                                                                                                          <w:marBottom w:val="0"/>
                                                                                                                                                                                                                                                                                                          <w:divBdr>
                                                                                                                                                                                                                                                                                                            <w:top w:val="none" w:sz="0" w:space="0" w:color="auto"/>
                                                                                                                                                                                                                                                                                                            <w:left w:val="none" w:sz="0" w:space="0" w:color="auto"/>
                                                                                                                                                                                                                                                                                                            <w:bottom w:val="none" w:sz="0" w:space="0" w:color="auto"/>
                                                                                                                                                                                                                                                                                                            <w:right w:val="none" w:sz="0" w:space="0" w:color="auto"/>
                                                                                                                                                                                                                                                                                                          </w:divBdr>
                                                                                                                                                                                                                                                                                                          <w:divsChild>
                                                                                                                                                                                                                                                                                                            <w:div w:id="660037213">
                                                                                                                                                                                                                                                                                                              <w:marLeft w:val="0"/>
                                                                                                                                                                                                                                                                                                              <w:marRight w:val="0"/>
                                                                                                                                                                                                                                                                                                              <w:marTop w:val="0"/>
                                                                                                                                                                                                                                                                                                              <w:marBottom w:val="0"/>
                                                                                                                                                                                                                                                                                                              <w:divBdr>
                                                                                                                                                                                                                                                                                                                <w:top w:val="none" w:sz="0" w:space="0" w:color="auto"/>
                                                                                                                                                                                                                                                                                                                <w:left w:val="none" w:sz="0" w:space="0" w:color="auto"/>
                                                                                                                                                                                                                                                                                                                <w:bottom w:val="none" w:sz="0" w:space="0" w:color="auto"/>
                                                                                                                                                                                                                                                                                                                <w:right w:val="none" w:sz="0" w:space="0" w:color="auto"/>
                                                                                                                                                                                                                                                                                                              </w:divBdr>
                                                                                                                                                                                                                                                                                                              <w:divsChild>
                                                                                                                                                                                                                                                                                                                <w:div w:id="742289211">
                                                                                                                                                                                                                                                                                                                  <w:marLeft w:val="0"/>
                                                                                                                                                                                                                                                                                                                  <w:marRight w:val="0"/>
                                                                                                                                                                                                                                                                                                                  <w:marTop w:val="0"/>
                                                                                                                                                                                                                                                                                                                  <w:marBottom w:val="0"/>
                                                                                                                                                                                                                                                                                                                  <w:divBdr>
                                                                                                                                                                                                                                                                                                                    <w:top w:val="none" w:sz="0" w:space="0" w:color="auto"/>
                                                                                                                                                                                                                                                                                                                    <w:left w:val="none" w:sz="0" w:space="0" w:color="auto"/>
                                                                                                                                                                                                                                                                                                                    <w:bottom w:val="none" w:sz="0" w:space="0" w:color="auto"/>
                                                                                                                                                                                                                                                                                                                    <w:right w:val="none" w:sz="0" w:space="0" w:color="auto"/>
                                                                                                                                                                                                                                                                                                                  </w:divBdr>
                                                                                                                                                                                                                                                                                                                  <w:divsChild>
                                                                                                                                                                                                                                                                                                                    <w:div w:id="1385443826">
                                                                                                                                                                                                                                                                                                                      <w:marLeft w:val="0"/>
                                                                                                                                                                                                                                                                                                                      <w:marRight w:val="0"/>
                                                                                                                                                                                                                                                                                                                      <w:marTop w:val="0"/>
                                                                                                                                                                                                                                                                                                                      <w:marBottom w:val="0"/>
                                                                                                                                                                                                                                                                                                                      <w:divBdr>
                                                                                                                                                                                                                                                                                                                        <w:top w:val="none" w:sz="0" w:space="0" w:color="auto"/>
                                                                                                                                                                                                                                                                                                                        <w:left w:val="none" w:sz="0" w:space="0" w:color="auto"/>
                                                                                                                                                                                                                                                                                                                        <w:bottom w:val="none" w:sz="0" w:space="0" w:color="auto"/>
                                                                                                                                                                                                                                                                                                                        <w:right w:val="none" w:sz="0" w:space="0" w:color="auto"/>
                                                                                                                                                                                                                                                                                                                      </w:divBdr>
                                                                                                                                                                                                                                                                                                                      <w:divsChild>
                                                                                                                                                                                                                                                                                                                        <w:div w:id="1063720389">
                                                                                                                                                                                                                                                                                                                          <w:marLeft w:val="0"/>
                                                                                                                                                                                                                                                                                                                          <w:marRight w:val="0"/>
                                                                                                                                                                                                                                                                                                                          <w:marTop w:val="0"/>
                                                                                                                                                                                                                                                                                                                          <w:marBottom w:val="0"/>
                                                                                                                                                                                                                                                                                                                          <w:divBdr>
                                                                                                                                                                                                                                                                                                                            <w:top w:val="none" w:sz="0" w:space="0" w:color="auto"/>
                                                                                                                                                                                                                                                                                                                            <w:left w:val="none" w:sz="0" w:space="0" w:color="auto"/>
                                                                                                                                                                                                                                                                                                                            <w:bottom w:val="none" w:sz="0" w:space="0" w:color="auto"/>
                                                                                                                                                                                                                                                                                                                            <w:right w:val="none" w:sz="0" w:space="0" w:color="auto"/>
                                                                                                                                                                                                                                                                                                                          </w:divBdr>
                                                                                                                                                                                                                                                                                                                          <w:divsChild>
                                                                                                                                                                                                                                                                                                                            <w:div w:id="1746142991">
                                                                                                                                                                                                                                                                                                                              <w:marLeft w:val="0"/>
                                                                                                                                                                                                                                                                                                                              <w:marRight w:val="0"/>
                                                                                                                                                                                                                                                                                                                              <w:marTop w:val="0"/>
                                                                                                                                                                                                                                                                                                                              <w:marBottom w:val="0"/>
                                                                                                                                                                                                                                                                                                                              <w:divBdr>
                                                                                                                                                                                                                                                                                                                                <w:top w:val="none" w:sz="0" w:space="0" w:color="auto"/>
                                                                                                                                                                                                                                                                                                                                <w:left w:val="none" w:sz="0" w:space="0" w:color="auto"/>
                                                                                                                                                                                                                                                                                                                                <w:bottom w:val="none" w:sz="0" w:space="0" w:color="auto"/>
                                                                                                                                                                                                                                                                                                                                <w:right w:val="none" w:sz="0" w:space="0" w:color="auto"/>
                                                                                                                                                                                                                                                                                                                              </w:divBdr>
                                                                                                                                                                                                                                                                                                                              <w:divsChild>
                                                                                                                                                                                                                                                                                                                                <w:div w:id="1298946943">
                                                                                                                                                                                                                                                                                                                                  <w:marLeft w:val="0"/>
                                                                                                                                                                                                                                                                                                                                  <w:marRight w:val="0"/>
                                                                                                                                                                                                                                                                                                                                  <w:marTop w:val="0"/>
                                                                                                                                                                                                                                                                                                                                  <w:marBottom w:val="0"/>
                                                                                                                                                                                                                                                                                                                                  <w:divBdr>
                                                                                                                                                                                                                                                                                                                                    <w:top w:val="none" w:sz="0" w:space="0" w:color="auto"/>
                                                                                                                                                                                                                                                                                                                                    <w:left w:val="none" w:sz="0" w:space="0" w:color="auto"/>
                                                                                                                                                                                                                                                                                                                                    <w:bottom w:val="none" w:sz="0" w:space="0" w:color="auto"/>
                                                                                                                                                                                                                                                                                                                                    <w:right w:val="none" w:sz="0" w:space="0" w:color="auto"/>
                                                                                                                                                                                                                                                                                                                                  </w:divBdr>
                                                                                                                                                                                                                                                                                                                                  <w:divsChild>
                                                                                                                                                                                                                                                                                                                                    <w:div w:id="1458989315">
                                                                                                                                                                                                                                                                                                                                      <w:marLeft w:val="0"/>
                                                                                                                                                                                                                                                                                                                                      <w:marRight w:val="0"/>
                                                                                                                                                                                                                                                                                                                                      <w:marTop w:val="0"/>
                                                                                                                                                                                                                                                                                                                                      <w:marBottom w:val="0"/>
                                                                                                                                                                                                                                                                                                                                      <w:divBdr>
                                                                                                                                                                                                                                                                                                                                        <w:top w:val="none" w:sz="0" w:space="0" w:color="auto"/>
                                                                                                                                                                                                                                                                                                                                        <w:left w:val="none" w:sz="0" w:space="0" w:color="auto"/>
                                                                                                                                                                                                                                                                                                                                        <w:bottom w:val="none" w:sz="0" w:space="0" w:color="auto"/>
                                                                                                                                                                                                                                                                                                                                        <w:right w:val="none" w:sz="0" w:space="0" w:color="auto"/>
                                                                                                                                                                                                                                                                                                                                      </w:divBdr>
                                                                                                                                                                                                                                                                                                                                      <w:divsChild>
                                                                                                                                                                                                                                                                                                                                        <w:div w:id="739251581">
                                                                                                                                                                                                                                                                                                                                          <w:marLeft w:val="0"/>
                                                                                                                                                                                                                                                                                                                                          <w:marRight w:val="0"/>
                                                                                                                                                                                                                                                                                                                                          <w:marTop w:val="0"/>
                                                                                                                                                                                                                                                                                                                                          <w:marBottom w:val="0"/>
                                                                                                                                                                                                                                                                                                                                          <w:divBdr>
                                                                                                                                                                                                                                                                                                                                            <w:top w:val="none" w:sz="0" w:space="0" w:color="auto"/>
                                                                                                                                                                                                                                                                                                                                            <w:left w:val="none" w:sz="0" w:space="0" w:color="auto"/>
                                                                                                                                                                                                                                                                                                                                            <w:bottom w:val="none" w:sz="0" w:space="0" w:color="auto"/>
                                                                                                                                                                                                                                                                                                                                            <w:right w:val="none" w:sz="0" w:space="0" w:color="auto"/>
                                                                                                                                                                                                                                                                                                                                          </w:divBdr>
                                                                                                                                                                                                                                                                                                                                          <w:divsChild>
                                                                                                                                                                                                                                                                                                                                            <w:div w:id="478038230">
                                                                                                                                                                                                                                                                                                                                              <w:marLeft w:val="0"/>
                                                                                                                                                                                                                                                                                                                                              <w:marRight w:val="0"/>
                                                                                                                                                                                                                                                                                                                                              <w:marTop w:val="0"/>
                                                                                                                                                                                                                                                                                                                                              <w:marBottom w:val="0"/>
                                                                                                                                                                                                                                                                                                                                              <w:divBdr>
                                                                                                                                                                                                                                                                                                                                                <w:top w:val="none" w:sz="0" w:space="0" w:color="auto"/>
                                                                                                                                                                                                                                                                                                                                                <w:left w:val="none" w:sz="0" w:space="0" w:color="auto"/>
                                                                                                                                                                                                                                                                                                                                                <w:bottom w:val="none" w:sz="0" w:space="0" w:color="auto"/>
                                                                                                                                                                                                                                                                                                                                                <w:right w:val="none" w:sz="0" w:space="0" w:color="auto"/>
                                                                                                                                                                                                                                                                                                                                              </w:divBdr>
                                                                                                                                                                                                                                                                                                                                              <w:divsChild>
                                                                                                                                                                                                                                                                                                                                                <w:div w:id="474371394">
                                                                                                                                                                                                                                                                                                                                                  <w:marLeft w:val="0"/>
                                                                                                                                                                                                                                                                                                                                                  <w:marRight w:val="0"/>
                                                                                                                                                                                                                                                                                                                                                  <w:marTop w:val="0"/>
                                                                                                                                                                                                                                                                                                                                                  <w:marBottom w:val="0"/>
                                                                                                                                                                                                                                                                                                                                                  <w:divBdr>
                                                                                                                                                                                                                                                                                                                                                    <w:top w:val="none" w:sz="0" w:space="0" w:color="auto"/>
                                                                                                                                                                                                                                                                                                                                                    <w:left w:val="none" w:sz="0" w:space="0" w:color="auto"/>
                                                                                                                                                                                                                                                                                                                                                    <w:bottom w:val="none" w:sz="0" w:space="0" w:color="auto"/>
                                                                                                                                                                                                                                                                                                                                                    <w:right w:val="none" w:sz="0" w:space="0" w:color="auto"/>
                                                                                                                                                                                                                                                                                                                                                  </w:divBdr>
                                                                                                                                                                                                                                                                                                                                                  <w:divsChild>
                                                                                                                                                                                                                                                                                                                                                    <w:div w:id="2029403917">
                                                                                                                                                                                                                                                                                                                                                      <w:marLeft w:val="0"/>
                                                                                                                                                                                                                                                                                                                                                      <w:marRight w:val="0"/>
                                                                                                                                                                                                                                                                                                                                                      <w:marTop w:val="0"/>
                                                                                                                                                                                                                                                                                                                                                      <w:marBottom w:val="0"/>
                                                                                                                                                                                                                                                                                                                                                      <w:divBdr>
                                                                                                                                                                                                                                                                                                                                                        <w:top w:val="none" w:sz="0" w:space="0" w:color="auto"/>
                                                                                                                                                                                                                                                                                                                                                        <w:left w:val="none" w:sz="0" w:space="0" w:color="auto"/>
                                                                                                                                                                                                                                                                                                                                                        <w:bottom w:val="none" w:sz="0" w:space="0" w:color="auto"/>
                                                                                                                                                                                                                                                                                                                                                        <w:right w:val="none" w:sz="0" w:space="0" w:color="auto"/>
                                                                                                                                                                                                                                                                                                                                                      </w:divBdr>
                                                                                                                                                                                                                                                                                                                                                      <w:divsChild>
                                                                                                                                                                                                                                                                                                                                                        <w:div w:id="1404181607">
                                                                                                                                                                                                                                                                                                                                                          <w:marLeft w:val="0"/>
                                                                                                                                                                                                                                                                                                                                                          <w:marRight w:val="0"/>
                                                                                                                                                                                                                                                                                                                                                          <w:marTop w:val="0"/>
                                                                                                                                                                                                                                                                                                                                                          <w:marBottom w:val="0"/>
                                                                                                                                                                                                                                                                                                                                                          <w:divBdr>
                                                                                                                                                                                                                                                                                                                                                            <w:top w:val="none" w:sz="0" w:space="0" w:color="auto"/>
                                                                                                                                                                                                                                                                                                                                                            <w:left w:val="none" w:sz="0" w:space="0" w:color="auto"/>
                                                                                                                                                                                                                                                                                                                                                            <w:bottom w:val="none" w:sz="0" w:space="0" w:color="auto"/>
                                                                                                                                                                                                                                                                                                                                                            <w:right w:val="none" w:sz="0" w:space="0" w:color="auto"/>
                                                                                                                                                                                                                                                                                                                                                          </w:divBdr>
                                                                                                                                                                                                                                                                                                                                                          <w:divsChild>
                                                                                                                                                                                                                                                                                                                                                            <w:div w:id="2063673056">
                                                                                                                                                                                                                                                                                                                                                              <w:marLeft w:val="0"/>
                                                                                                                                                                                                                                                                                                                                                              <w:marRight w:val="0"/>
                                                                                                                                                                                                                                                                                                                                                              <w:marTop w:val="0"/>
                                                                                                                                                                                                                                                                                                                                                              <w:marBottom w:val="0"/>
                                                                                                                                                                                                                                                                                                                                                              <w:divBdr>
                                                                                                                                                                                                                                                                                                                                                                <w:top w:val="none" w:sz="0" w:space="0" w:color="auto"/>
                                                                                                                                                                                                                                                                                                                                                                <w:left w:val="none" w:sz="0" w:space="0" w:color="auto"/>
                                                                                                                                                                                                                                                                                                                                                                <w:bottom w:val="none" w:sz="0" w:space="0" w:color="auto"/>
                                                                                                                                                                                                                                                                                                                                                                <w:right w:val="none" w:sz="0" w:space="0" w:color="auto"/>
                                                                                                                                                                                                                                                                                                                                                              </w:divBdr>
                                                                                                                                                                                                                                                                                                                                                              <w:divsChild>
                                                                                                                                                                                                                                                                                                                                                                <w:div w:id="80571513">
                                                                                                                                                                                                                                                                                                                                                                  <w:marLeft w:val="0"/>
                                                                                                                                                                                                                                                                                                                                                                  <w:marRight w:val="0"/>
                                                                                                                                                                                                                                                                                                                                                                  <w:marTop w:val="0"/>
                                                                                                                                                                                                                                                                                                                                                                  <w:marBottom w:val="0"/>
                                                                                                                                                                                                                                                                                                                                                                  <w:divBdr>
                                                                                                                                                                                                                                                                                                                                                                    <w:top w:val="none" w:sz="0" w:space="0" w:color="auto"/>
                                                                                                                                                                                                                                                                                                                                                                    <w:left w:val="none" w:sz="0" w:space="0" w:color="auto"/>
                                                                                                                                                                                                                                                                                                                                                                    <w:bottom w:val="none" w:sz="0" w:space="0" w:color="auto"/>
                                                                                                                                                                                                                                                                                                                                                                    <w:right w:val="none" w:sz="0" w:space="0" w:color="auto"/>
                                                                                                                                                                                                                                                                                                                                                                  </w:divBdr>
                                                                                                                                                                                                                                                                                                                                                                  <w:divsChild>
                                                                                                                                                                                                                                                                                                                                                                    <w:div w:id="2119641084">
                                                                                                                                                                                                                                                                                                                                                                      <w:marLeft w:val="0"/>
                                                                                                                                                                                                                                                                                                                                                                      <w:marRight w:val="0"/>
                                                                                                                                                                                                                                                                                                                                                                      <w:marTop w:val="0"/>
                                                                                                                                                                                                                                                                                                                                                                      <w:marBottom w:val="0"/>
                                                                                                                                                                                                                                                                                                                                                                      <w:divBdr>
                                                                                                                                                                                                                                                                                                                                                                        <w:top w:val="none" w:sz="0" w:space="0" w:color="auto"/>
                                                                                                                                                                                                                                                                                                                                                                        <w:left w:val="none" w:sz="0" w:space="0" w:color="auto"/>
                                                                                                                                                                                                                                                                                                                                                                        <w:bottom w:val="none" w:sz="0" w:space="0" w:color="auto"/>
                                                                                                                                                                                                                                                                                                                                                                        <w:right w:val="none" w:sz="0" w:space="0" w:color="auto"/>
                                                                                                                                                                                                                                                                                                                                                                      </w:divBdr>
                                                                                                                                                                                                                                                                                                                                                                      <w:divsChild>
                                                                                                                                                                                                                                                                                                                                                                        <w:div w:id="308828242">
                                                                                                                                                                                                                                                                                                                                                                          <w:marLeft w:val="0"/>
                                                                                                                                                                                                                                                                                                                                                                          <w:marRight w:val="0"/>
                                                                                                                                                                                                                                                                                                                                                                          <w:marTop w:val="0"/>
                                                                                                                                                                                                                                                                                                                                                                          <w:marBottom w:val="0"/>
                                                                                                                                                                                                                                                                                                                                                                          <w:divBdr>
                                                                                                                                                                                                                                                                                                                                                                            <w:top w:val="none" w:sz="0" w:space="0" w:color="auto"/>
                                                                                                                                                                                                                                                                                                                                                                            <w:left w:val="none" w:sz="0" w:space="0" w:color="auto"/>
                                                                                                                                                                                                                                                                                                                                                                            <w:bottom w:val="none" w:sz="0" w:space="0" w:color="auto"/>
                                                                                                                                                                                                                                                                                                                                                                            <w:right w:val="none" w:sz="0" w:space="0" w:color="auto"/>
                                                                                                                                                                                                                                                                                                                                                                          </w:divBdr>
                                                                                                                                                                                                                                                                                                                                                                          <w:divsChild>
                                                                                                                                                                                                                                                                                                                                                                            <w:div w:id="1109665354">
                                                                                                                                                                                                                                                                                                                                                                              <w:marLeft w:val="0"/>
                                                                                                                                                                                                                                                                                                                                                                              <w:marRight w:val="0"/>
                                                                                                                                                                                                                                                                                                                                                                              <w:marTop w:val="0"/>
                                                                                                                                                                                                                                                                                                                                                                              <w:marBottom w:val="0"/>
                                                                                                                                                                                                                                                                                                                                                                              <w:divBdr>
                                                                                                                                                                                                                                                                                                                                                                                <w:top w:val="none" w:sz="0" w:space="0" w:color="auto"/>
                                                                                                                                                                                                                                                                                                                                                                                <w:left w:val="none" w:sz="0" w:space="0" w:color="auto"/>
                                                                                                                                                                                                                                                                                                                                                                                <w:bottom w:val="none" w:sz="0" w:space="0" w:color="auto"/>
                                                                                                                                                                                                                                                                                                                                                                                <w:right w:val="none" w:sz="0" w:space="0" w:color="auto"/>
                                                                                                                                                                                                                                                                                                                                                                              </w:divBdr>
                                                                                                                                                                                                                                                                                                                                                                              <w:divsChild>
                                                                                                                                                                                                                                                                                                                                                                                <w:div w:id="865825024">
                                                                                                                                                                                                                                                                                                                                                                                  <w:marLeft w:val="0"/>
                                                                                                                                                                                                                                                                                                                                                                                  <w:marRight w:val="0"/>
                                                                                                                                                                                                                                                                                                                                                                                  <w:marTop w:val="0"/>
                                                                                                                                                                                                                                                                                                                                                                                  <w:marBottom w:val="0"/>
                                                                                                                                                                                                                                                                                                                                                                                  <w:divBdr>
                                                                                                                                                                                                                                                                                                                                                                                    <w:top w:val="none" w:sz="0" w:space="0" w:color="auto"/>
                                                                                                                                                                                                                                                                                                                                                                                    <w:left w:val="none" w:sz="0" w:space="0" w:color="auto"/>
                                                                                                                                                                                                                                                                                                                                                                                    <w:bottom w:val="none" w:sz="0" w:space="0" w:color="auto"/>
                                                                                                                                                                                                                                                                                                                                                                                    <w:right w:val="none" w:sz="0" w:space="0" w:color="auto"/>
                                                                                                                                                                                                                                                                                                                                                                                  </w:divBdr>
                                                                                                                                                                                                                                                                                                                                                                                  <w:divsChild>
                                                                                                                                                                                                                                                                                                                                                                                    <w:div w:id="2142727553">
                                                                                                                                                                                                                                                                                                                                                                                      <w:marLeft w:val="0"/>
                                                                                                                                                                                                                                                                                                                                                                                      <w:marRight w:val="0"/>
                                                                                                                                                                                                                                                                                                                                                                                      <w:marTop w:val="0"/>
                                                                                                                                                                                                                                                                                                                                                                                      <w:marBottom w:val="0"/>
                                                                                                                                                                                                                                                                                                                                                                                      <w:divBdr>
                                                                                                                                                                                                                                                                                                                                                                                        <w:top w:val="none" w:sz="0" w:space="0" w:color="auto"/>
                                                                                                                                                                                                                                                                                                                                                                                        <w:left w:val="none" w:sz="0" w:space="0" w:color="auto"/>
                                                                                                                                                                                                                                                                                                                                                                                        <w:bottom w:val="none" w:sz="0" w:space="0" w:color="auto"/>
                                                                                                                                                                                                                                                                                                                                                                                        <w:right w:val="none" w:sz="0" w:space="0" w:color="auto"/>
                                                                                                                                                                                                                                                                                                                                                                                      </w:divBdr>
                                                                                                                                                                                                                                                                                                                                                                                      <w:divsChild>
                                                                                                                                                                                                                                                                                                                                                                                        <w:div w:id="1519656093">
                                                                                                                                                                                                                                                                                                                                                                                          <w:marLeft w:val="0"/>
                                                                                                                                                                                                                                                                                                                                                                                          <w:marRight w:val="0"/>
                                                                                                                                                                                                                                                                                                                                                                                          <w:marTop w:val="0"/>
                                                                                                                                                                                                                                                                                                                                                                                          <w:marBottom w:val="0"/>
                                                                                                                                                                                                                                                                                                                                                                                          <w:divBdr>
                                                                                                                                                                                                                                                                                                                                                                                            <w:top w:val="none" w:sz="0" w:space="0" w:color="auto"/>
                                                                                                                                                                                                                                                                                                                                                                                            <w:left w:val="none" w:sz="0" w:space="0" w:color="auto"/>
                                                                                                                                                                                                                                                                                                                                                                                            <w:bottom w:val="none" w:sz="0" w:space="0" w:color="auto"/>
                                                                                                                                                                                                                                                                                                                                                                                            <w:right w:val="none" w:sz="0" w:space="0" w:color="auto"/>
                                                                                                                                                                                                                                                                                                                                                                                          </w:divBdr>
                                                                                                                                                                                                                                                                                                                                                                                          <w:divsChild>
                                                                                                                                                                                                                                                                                                                                                                                            <w:div w:id="958030739">
                                                                                                                                                                                                                                                                                                                                                                                              <w:marLeft w:val="0"/>
                                                                                                                                                                                                                                                                                                                                                                                              <w:marRight w:val="0"/>
                                                                                                                                                                                                                                                                                                                                                                                              <w:marTop w:val="0"/>
                                                                                                                                                                                                                                                                                                                                                                                              <w:marBottom w:val="0"/>
                                                                                                                                                                                                                                                                                                                                                                                              <w:divBdr>
                                                                                                                                                                                                                                                                                                                                                                                                <w:top w:val="none" w:sz="0" w:space="0" w:color="auto"/>
                                                                                                                                                                                                                                                                                                                                                                                                <w:left w:val="none" w:sz="0" w:space="0" w:color="auto"/>
                                                                                                                                                                                                                                                                                                                                                                                                <w:bottom w:val="none" w:sz="0" w:space="0" w:color="auto"/>
                                                                                                                                                                                                                                                                                                                                                                                                <w:right w:val="none" w:sz="0" w:space="0" w:color="auto"/>
                                                                                                                                                                                                                                                                                                                                                                                              </w:divBdr>
                                                                                                                                                                                                                                                                                                                                                                                              <w:divsChild>
                                                                                                                                                                                                                                                                                                                                                                                                <w:div w:id="2005274950">
                                                                                                                                                                                                                                                                                                                                                                                                  <w:marLeft w:val="0"/>
                                                                                                                                                                                                                                                                                                                                                                                                  <w:marRight w:val="0"/>
                                                                                                                                                                                                                                                                                                                                                                                                  <w:marTop w:val="0"/>
                                                                                                                                                                                                                                                                                                                                                                                                  <w:marBottom w:val="0"/>
                                                                                                                                                                                                                                                                                                                                                                                                  <w:divBdr>
                                                                                                                                                                                                                                                                                                                                                                                                    <w:top w:val="none" w:sz="0" w:space="0" w:color="auto"/>
                                                                                                                                                                                                                                                                                                                                                                                                    <w:left w:val="none" w:sz="0" w:space="0" w:color="auto"/>
                                                                                                                                                                                                                                                                                                                                                                                                    <w:bottom w:val="none" w:sz="0" w:space="0" w:color="auto"/>
                                                                                                                                                                                                                                                                                                                                                                                                    <w:right w:val="none" w:sz="0" w:space="0" w:color="auto"/>
                                                                                                                                                                                                                                                                                                                                                                                                  </w:divBdr>
                                                                                                                                                                                                                                                                                                                                                                                                  <w:divsChild>
                                                                                                                                                                                                                                                                                                                                                                                                    <w:div w:id="633949152">
                                                                                                                                                                                                                                                                                                                                                                                                      <w:marLeft w:val="0"/>
                                                                                                                                                                                                                                                                                                                                                                                                      <w:marRight w:val="0"/>
                                                                                                                                                                                                                                                                                                                                                                                                      <w:marTop w:val="0"/>
                                                                                                                                                                                                                                                                                                                                                                                                      <w:marBottom w:val="0"/>
                                                                                                                                                                                                                                                                                                                                                                                                      <w:divBdr>
                                                                                                                                                                                                                                                                                                                                                                                                        <w:top w:val="none" w:sz="0" w:space="0" w:color="auto"/>
                                                                                                                                                                                                                                                                                                                                                                                                        <w:left w:val="none" w:sz="0" w:space="0" w:color="auto"/>
                                                                                                                                                                                                                                                                                                                                                                                                        <w:bottom w:val="none" w:sz="0" w:space="0" w:color="auto"/>
                                                                                                                                                                                                                                                                                                                                                                                                        <w:right w:val="none" w:sz="0" w:space="0" w:color="auto"/>
                                                                                                                                                                                                                                                                                                                                                                                                      </w:divBdr>
                                                                                                                                                                                                                                                                                                                                                                                                      <w:divsChild>
                                                                                                                                                                                                                                                                                                                                                                                                        <w:div w:id="938413989">
                                                                                                                                                                                                                                                                                                                                                                                                          <w:marLeft w:val="0"/>
                                                                                                                                                                                                                                                                                                                                                                                                          <w:marRight w:val="0"/>
                                                                                                                                                                                                                                                                                                                                                                                                          <w:marTop w:val="0"/>
                                                                                                                                                                                                                                                                                                                                                                                                          <w:marBottom w:val="0"/>
                                                                                                                                                                                                                                                                                                                                                                                                          <w:divBdr>
                                                                                                                                                                                                                                                                                                                                                                                                            <w:top w:val="none" w:sz="0" w:space="0" w:color="auto"/>
                                                                                                                                                                                                                                                                                                                                                                                                            <w:left w:val="none" w:sz="0" w:space="0" w:color="auto"/>
                                                                                                                                                                                                                                                                                                                                                                                                            <w:bottom w:val="none" w:sz="0" w:space="0" w:color="auto"/>
                                                                                                                                                                                                                                                                                                                                                                                                            <w:right w:val="none" w:sz="0" w:space="0" w:color="auto"/>
                                                                                                                                                                                                                                                                                                                                                                                                          </w:divBdr>
                                                                                                                                                                                                                                                                                                                                                                                                          <w:divsChild>
                                                                                                                                                                                                                                                                                                                                                                                                            <w:div w:id="670569634">
                                                                                                                                                                                                                                                                                                                                                                                                              <w:marLeft w:val="0"/>
                                                                                                                                                                                                                                                                                                                                                                                                              <w:marRight w:val="0"/>
                                                                                                                                                                                                                                                                                                                                                                                                              <w:marTop w:val="0"/>
                                                                                                                                                                                                                                                                                                                                                                                                              <w:marBottom w:val="0"/>
                                                                                                                                                                                                                                                                                                                                                                                                              <w:divBdr>
                                                                                                                                                                                                                                                                                                                                                                                                                <w:top w:val="none" w:sz="0" w:space="0" w:color="auto"/>
                                                                                                                                                                                                                                                                                                                                                                                                                <w:left w:val="none" w:sz="0" w:space="0" w:color="auto"/>
                                                                                                                                                                                                                                                                                                                                                                                                                <w:bottom w:val="none" w:sz="0" w:space="0" w:color="auto"/>
                                                                                                                                                                                                                                                                                                                                                                                                                <w:right w:val="none" w:sz="0" w:space="0" w:color="auto"/>
                                                                                                                                                                                                                                                                                                                                                                                                              </w:divBdr>
                                                                                                                                                                                                                                                                                                                                                                                                              <w:divsChild>
                                                                                                                                                                                                                                                                                                                                                                                                                <w:div w:id="458567910">
                                                                                                                                                                                                                                                                                                                                                                                                                  <w:marLeft w:val="0"/>
                                                                                                                                                                                                                                                                                                                                                                                                                  <w:marRight w:val="0"/>
                                                                                                                                                                                                                                                                                                                                                                                                                  <w:marTop w:val="0"/>
                                                                                                                                                                                                                                                                                                                                                                                                                  <w:marBottom w:val="0"/>
                                                                                                                                                                                                                                                                                                                                                                                                                  <w:divBdr>
                                                                                                                                                                                                                                                                                                                                                                                                                    <w:top w:val="none" w:sz="0" w:space="0" w:color="auto"/>
                                                                                                                                                                                                                                                                                                                                                                                                                    <w:left w:val="none" w:sz="0" w:space="0" w:color="auto"/>
                                                                                                                                                                                                                                                                                                                                                                                                                    <w:bottom w:val="none" w:sz="0" w:space="0" w:color="auto"/>
                                                                                                                                                                                                                                                                                                                                                                                                                    <w:right w:val="none" w:sz="0" w:space="0" w:color="auto"/>
                                                                                                                                                                                                                                                                                                                                                                                                                  </w:divBdr>
                                                                                                                                                                                                                                                                                                                                                                                                                  <w:divsChild>
                                                                                                                                                                                                                                                                                                                                                                                                                    <w:div w:id="1431656282">
                                                                                                                                                                                                                                                                                                                                                                                                                      <w:marLeft w:val="0"/>
                                                                                                                                                                                                                                                                                                                                                                                                                      <w:marRight w:val="0"/>
                                                                                                                                                                                                                                                                                                                                                                                                                      <w:marTop w:val="0"/>
                                                                                                                                                                                                                                                                                                                                                                                                                      <w:marBottom w:val="0"/>
                                                                                                                                                                                                                                                                                                                                                                                                                      <w:divBdr>
                                                                                                                                                                                                                                                                                                                                                                                                                        <w:top w:val="none" w:sz="0" w:space="0" w:color="auto"/>
                                                                                                                                                                                                                                                                                                                                                                                                                        <w:left w:val="none" w:sz="0" w:space="0" w:color="auto"/>
                                                                                                                                                                                                                                                                                                                                                                                                                        <w:bottom w:val="none" w:sz="0" w:space="0" w:color="auto"/>
                                                                                                                                                                                                                                                                                                                                                                                                                        <w:right w:val="none" w:sz="0" w:space="0" w:color="auto"/>
                                                                                                                                                                                                                                                                                                                                                                                                                      </w:divBdr>
                                                                                                                                                                                                                                                                                                                                                                                                                      <w:divsChild>
                                                                                                                                                                                                                                                                                                                                                                                                                        <w:div w:id="1250428264">
                                                                                                                                                                                                                                                                                                                                                                                                                          <w:marLeft w:val="0"/>
                                                                                                                                                                                                                                                                                                                                                                                                                          <w:marRight w:val="0"/>
                                                                                                                                                                                                                                                                                                                                                                                                                          <w:marTop w:val="0"/>
                                                                                                                                                                                                                                                                                                                                                                                                                          <w:marBottom w:val="0"/>
                                                                                                                                                                                                                                                                                                                                                                                                                          <w:divBdr>
                                                                                                                                                                                                                                                                                                                                                                                                                            <w:top w:val="none" w:sz="0" w:space="0" w:color="auto"/>
                                                                                                                                                                                                                                                                                                                                                                                                                            <w:left w:val="none" w:sz="0" w:space="0" w:color="auto"/>
                                                                                                                                                                                                                                                                                                                                                                                                                            <w:bottom w:val="none" w:sz="0" w:space="0" w:color="auto"/>
                                                                                                                                                                                                                                                                                                                                                                                                                            <w:right w:val="none" w:sz="0" w:space="0" w:color="auto"/>
                                                                                                                                                                                                                                                                                                                                                                                                                          </w:divBdr>
                                                                                                                                                                                                                                                                                                                                                                                                                          <w:divsChild>
                                                                                                                                                                                                                                                                                                                                                                                                                            <w:div w:id="341057398">
                                                                                                                                                                                                                                                                                                                                                                                                                              <w:marLeft w:val="0"/>
                                                                                                                                                                                                                                                                                                                                                                                                                              <w:marRight w:val="0"/>
                                                                                                                                                                                                                                                                                                                                                                                                                              <w:marTop w:val="0"/>
                                                                                                                                                                                                                                                                                                                                                                                                                              <w:marBottom w:val="0"/>
                                                                                                                                                                                                                                                                                                                                                                                                                              <w:divBdr>
                                                                                                                                                                                                                                                                                                                                                                                                                                <w:top w:val="none" w:sz="0" w:space="0" w:color="auto"/>
                                                                                                                                                                                                                                                                                                                                                                                                                                <w:left w:val="none" w:sz="0" w:space="0" w:color="auto"/>
                                                                                                                                                                                                                                                                                                                                                                                                                                <w:bottom w:val="none" w:sz="0" w:space="0" w:color="auto"/>
                                                                                                                                                                                                                                                                                                                                                                                                                                <w:right w:val="none" w:sz="0" w:space="0" w:color="auto"/>
                                                                                                                                                                                                                                                                                                                                                                                                                              </w:divBdr>
                                                                                                                                                                                                                                                                                                                                                                                                                              <w:divsChild>
                                                                                                                                                                                                                                                                                                                                                                                                                                <w:div w:id="1459880662">
                                                                                                                                                                                                                                                                                                                                                                                                                                  <w:marLeft w:val="0"/>
                                                                                                                                                                                                                                                                                                                                                                                                                                  <w:marRight w:val="0"/>
                                                                                                                                                                                                                                                                                                                                                                                                                                  <w:marTop w:val="0"/>
                                                                                                                                                                                                                                                                                                                                                                                                                                  <w:marBottom w:val="0"/>
                                                                                                                                                                                                                                                                                                                                                                                                                                  <w:divBdr>
                                                                                                                                                                                                                                                                                                                                                                                                                                    <w:top w:val="none" w:sz="0" w:space="0" w:color="auto"/>
                                                                                                                                                                                                                                                                                                                                                                                                                                    <w:left w:val="none" w:sz="0" w:space="0" w:color="auto"/>
                                                                                                                                                                                                                                                                                                                                                                                                                                    <w:bottom w:val="none" w:sz="0" w:space="0" w:color="auto"/>
                                                                                                                                                                                                                                                                                                                                                                                                                                    <w:right w:val="none" w:sz="0" w:space="0" w:color="auto"/>
                                                                                                                                                                                                                                                                                                                                                                                                                                  </w:divBdr>
                                                                                                                                                                                                                                                                                                                                                                                                                                  <w:divsChild>
                                                                                                                                                                                                                                                                                                                                                                                                                                    <w:div w:id="339506420">
                                                                                                                                                                                                                                                                                                                                                                                                                                      <w:marLeft w:val="0"/>
                                                                                                                                                                                                                                                                                                                                                                                                                                      <w:marRight w:val="0"/>
                                                                                                                                                                                                                                                                                                                                                                                                                                      <w:marTop w:val="0"/>
                                                                                                                                                                                                                                                                                                                                                                                                                                      <w:marBottom w:val="0"/>
                                                                                                                                                                                                                                                                                                                                                                                                                                      <w:divBdr>
                                                                                                                                                                                                                                                                                                                                                                                                                                        <w:top w:val="none" w:sz="0" w:space="0" w:color="auto"/>
                                                                                                                                                                                                                                                                                                                                                                                                                                        <w:left w:val="none" w:sz="0" w:space="0" w:color="auto"/>
                                                                                                                                                                                                                                                                                                                                                                                                                                        <w:bottom w:val="none" w:sz="0" w:space="0" w:color="auto"/>
                                                                                                                                                                                                                                                                                                                                                                                                                                        <w:right w:val="none" w:sz="0" w:space="0" w:color="auto"/>
                                                                                                                                                                                                                                                                                                                                                                                                                                      </w:divBdr>
                                                                                                                                                                                                                                                                                                                                                                                                                                      <w:divsChild>
                                                                                                                                                                                                                                                                                                                                                                                                                                        <w:div w:id="172696484">
                                                                                                                                                                                                                                                                                                                                                                                                                                          <w:marLeft w:val="0"/>
                                                                                                                                                                                                                                                                                                                                                                                                                                          <w:marRight w:val="0"/>
                                                                                                                                                                                                                                                                                                                                                                                                                                          <w:marTop w:val="0"/>
                                                                                                                                                                                                                                                                                                                                                                                                                                          <w:marBottom w:val="0"/>
                                                                                                                                                                                                                                                                                                                                                                                                                                          <w:divBdr>
                                                                                                                                                                                                                                                                                                                                                                                                                                            <w:top w:val="none" w:sz="0" w:space="0" w:color="auto"/>
                                                                                                                                                                                                                                                                                                                                                                                                                                            <w:left w:val="none" w:sz="0" w:space="0" w:color="auto"/>
                                                                                                                                                                                                                                                                                                                                                                                                                                            <w:bottom w:val="none" w:sz="0" w:space="0" w:color="auto"/>
                                                                                                                                                                                                                                                                                                                                                                                                                                            <w:right w:val="none" w:sz="0" w:space="0" w:color="auto"/>
                                                                                                                                                                                                                                                                                                                                                                                                                                          </w:divBdr>
                                                                                                                                                                                                                                                                                                                                                                                                                                          <w:divsChild>
                                                                                                                                                                                                                                                                                                                                                                                                                                            <w:div w:id="595091119">
                                                                                                                                                                                                                                                                                                                                                                                                                                              <w:marLeft w:val="0"/>
                                                                                                                                                                                                                                                                                                                                                                                                                                              <w:marRight w:val="0"/>
                                                                                                                                                                                                                                                                                                                                                                                                                                              <w:marTop w:val="0"/>
                                                                                                                                                                                                                                                                                                                                                                                                                                              <w:marBottom w:val="0"/>
                                                                                                                                                                                                                                                                                                                                                                                                                                              <w:divBdr>
                                                                                                                                                                                                                                                                                                                                                                                                                                                <w:top w:val="none" w:sz="0" w:space="0" w:color="auto"/>
                                                                                                                                                                                                                                                                                                                                                                                                                                                <w:left w:val="none" w:sz="0" w:space="0" w:color="auto"/>
                                                                                                                                                                                                                                                                                                                                                                                                                                                <w:bottom w:val="none" w:sz="0" w:space="0" w:color="auto"/>
                                                                                                                                                                                                                                                                                                                                                                                                                                                <w:right w:val="none" w:sz="0" w:space="0" w:color="auto"/>
                                                                                                                                                                                                                                                                                                                                                                                                                                              </w:divBdr>
                                                                                                                                                                                                                                                                                                                                                                                                                                              <w:divsChild>
                                                                                                                                                                                                                                                                                                                                                                                                                                                <w:div w:id="2034186536">
                                                                                                                                                                                                                                                                                                                                                                                                                                                  <w:marLeft w:val="0"/>
                                                                                                                                                                                                                                                                                                                                                                                                                                                  <w:marRight w:val="0"/>
                                                                                                                                                                                                                                                                                                                                                                                                                                                  <w:marTop w:val="0"/>
                                                                                                                                                                                                                                                                                                                                                                                                                                                  <w:marBottom w:val="0"/>
                                                                                                                                                                                                                                                                                                                                                                                                                                                  <w:divBdr>
                                                                                                                                                                                                                                                                                                                                                                                                                                                    <w:top w:val="none" w:sz="0" w:space="0" w:color="auto"/>
                                                                                                                                                                                                                                                                                                                                                                                                                                                    <w:left w:val="none" w:sz="0" w:space="0" w:color="auto"/>
                                                                                                                                                                                                                                                                                                                                                                                                                                                    <w:bottom w:val="none" w:sz="0" w:space="0" w:color="auto"/>
                                                                                                                                                                                                                                                                                                                                                                                                                                                    <w:right w:val="none" w:sz="0" w:space="0" w:color="auto"/>
                                                                                                                                                                                                                                                                                                                                                                                                                                                  </w:divBdr>
                                                                                                                                                                                                                                                                                                                                                                                                                                                  <w:divsChild>
                                                                                                                                                                                                                                                                                                                                                                                                                                                    <w:div w:id="1982077023">
                                                                                                                                                                                                                                                                                                                                                                                                                                                      <w:marLeft w:val="0"/>
                                                                                                                                                                                                                                                                                                                                                                                                                                                      <w:marRight w:val="0"/>
                                                                                                                                                                                                                                                                                                                                                                                                                                                      <w:marTop w:val="0"/>
                                                                                                                                                                                                                                                                                                                                                                                                                                                      <w:marBottom w:val="0"/>
                                                                                                                                                                                                                                                                                                                                                                                                                                                      <w:divBdr>
                                                                                                                                                                                                                                                                                                                                                                                                                                                        <w:top w:val="none" w:sz="0" w:space="0" w:color="auto"/>
                                                                                                                                                                                                                                                                                                                                                                                                                                                        <w:left w:val="none" w:sz="0" w:space="0" w:color="auto"/>
                                                                                                                                                                                                                                                                                                                                                                                                                                                        <w:bottom w:val="none" w:sz="0" w:space="0" w:color="auto"/>
                                                                                                                                                                                                                                                                                                                                                                                                                                                        <w:right w:val="none" w:sz="0" w:space="0" w:color="auto"/>
                                                                                                                                                                                                                                                                                                                                                                                                                                                      </w:divBdr>
                                                                                                                                                                                                                                                                                                                                                                                                                                                      <w:divsChild>
                                                                                                                                                                                                                                                                                                                                                                                                                                                        <w:div w:id="1160580383">
                                                                                                                                                                                                                                                                                                                                                                                                                                                          <w:marLeft w:val="0"/>
                                                                                                                                                                                                                                                                                                                                                                                                                                                          <w:marRight w:val="0"/>
                                                                                                                                                                                                                                                                                                                                                                                                                                                          <w:marTop w:val="0"/>
                                                                                                                                                                                                                                                                                                                                                                                                                                                          <w:marBottom w:val="0"/>
                                                                                                                                                                                                                                                                                                                                                                                                                                                          <w:divBdr>
                                                                                                                                                                                                                                                                                                                                                                                                                                                            <w:top w:val="none" w:sz="0" w:space="0" w:color="auto"/>
                                                                                                                                                                                                                                                                                                                                                                                                                                                            <w:left w:val="none" w:sz="0" w:space="0" w:color="auto"/>
                                                                                                                                                                                                                                                                                                                                                                                                                                                            <w:bottom w:val="none" w:sz="0" w:space="0" w:color="auto"/>
                                                                                                                                                                                                                                                                                                                                                                                                                                                            <w:right w:val="none" w:sz="0" w:space="0" w:color="auto"/>
                                                                                                                                                                                                                                                                                                                                                                                                                                                          </w:divBdr>
                                                                                                                                                                                                                                                                                                                                                                                                                                                          <w:divsChild>
                                                                                                                                                                                                                                                                                                                                                                                                                                                            <w:div w:id="765689158">
                                                                                                                                                                                                                                                                                                                                                                                                                                                              <w:marLeft w:val="0"/>
                                                                                                                                                                                                                                                                                                                                                                                                                                                              <w:marRight w:val="0"/>
                                                                                                                                                                                                                                                                                                                                                                                                                                                              <w:marTop w:val="0"/>
                                                                                                                                                                                                                                                                                                                                                                                                                                                              <w:marBottom w:val="0"/>
                                                                                                                                                                                                                                                                                                                                                                                                                                                              <w:divBdr>
                                                                                                                                                                                                                                                                                                                                                                                                                                                                <w:top w:val="none" w:sz="0" w:space="0" w:color="auto"/>
                                                                                                                                                                                                                                                                                                                                                                                                                                                                <w:left w:val="none" w:sz="0" w:space="0" w:color="auto"/>
                                                                                                                                                                                                                                                                                                                                                                                                                                                                <w:bottom w:val="none" w:sz="0" w:space="0" w:color="auto"/>
                                                                                                                                                                                                                                                                                                                                                                                                                                                                <w:right w:val="none" w:sz="0" w:space="0" w:color="auto"/>
                                                                                                                                                                                                                                                                                                                                                                                                                                                              </w:divBdr>
                                                                                                                                                                                                                                                                                                                                                                                                                                                              <w:divsChild>
                                                                                                                                                                                                                                                                                                                                                                                                                                                                <w:div w:id="1539510581">
                                                                                                                                                                                                                                                                                                                                                                                                                                                                  <w:marLeft w:val="0"/>
                                                                                                                                                                                                                                                                                                                                                                                                                                                                  <w:marRight w:val="0"/>
                                                                                                                                                                                                                                                                                                                                                                                                                                                                  <w:marTop w:val="0"/>
                                                                                                                                                                                                                                                                                                                                                                                                                                                                  <w:marBottom w:val="0"/>
                                                                                                                                                                                                                                                                                                                                                                                                                                                                  <w:divBdr>
                                                                                                                                                                                                                                                                                                                                                                                                                                                                    <w:top w:val="none" w:sz="0" w:space="0" w:color="auto"/>
                                                                                                                                                                                                                                                                                                                                                                                                                                                                    <w:left w:val="none" w:sz="0" w:space="0" w:color="auto"/>
                                                                                                                                                                                                                                                                                                                                                                                                                                                                    <w:bottom w:val="none" w:sz="0" w:space="0" w:color="auto"/>
                                                                                                                                                                                                                                                                                                                                                                                                                                                                    <w:right w:val="none" w:sz="0" w:space="0" w:color="auto"/>
                                                                                                                                                                                                                                                                                                                                                                                                                                                                  </w:divBdr>
                                                                                                                                                                                                                                                                                                                                                                                                                                                                  <w:divsChild>
                                                                                                                                                                                                                                                                                                                                                                                                                                                                    <w:div w:id="1838225021">
                                                                                                                                                                                                                                                                                                                                                                                                                                                                      <w:marLeft w:val="0"/>
                                                                                                                                                                                                                                                                                                                                                                                                                                                                      <w:marRight w:val="0"/>
                                                                                                                                                                                                                                                                                                                                                                                                                                                                      <w:marTop w:val="0"/>
                                                                                                                                                                                                                                                                                                                                                                                                                                                                      <w:marBottom w:val="0"/>
                                                                                                                                                                                                                                                                                                                                                                                                                                                                      <w:divBdr>
                                                                                                                                                                                                                                                                                                                                                                                                                                                                        <w:top w:val="none" w:sz="0" w:space="0" w:color="auto"/>
                                                                                                                                                                                                                                                                                                                                                                                                                                                                        <w:left w:val="none" w:sz="0" w:space="0" w:color="auto"/>
                                                                                                                                                                                                                                                                                                                                                                                                                                                                        <w:bottom w:val="none" w:sz="0" w:space="0" w:color="auto"/>
                                                                                                                                                                                                                                                                                                                                                                                                                                                                        <w:right w:val="none" w:sz="0" w:space="0" w:color="auto"/>
                                                                                                                                                                                                                                                                                                                                                                                                                                                                      </w:divBdr>
                                                                                                                                                                                                                                                                                                                                                                                                                                                                      <w:divsChild>
                                                                                                                                                                                                                                                                                                                                                                                                                                                                        <w:div w:id="202179525">
                                                                                                                                                                                                                                                                                                                                                                                                                                                                          <w:marLeft w:val="0"/>
                                                                                                                                                                                                                                                                                                                                                                                                                                                                          <w:marRight w:val="0"/>
                                                                                                                                                                                                                                                                                                                                                                                                                                                                          <w:marTop w:val="0"/>
                                                                                                                                                                                                                                                                                                                                                                                                                                                                          <w:marBottom w:val="0"/>
                                                                                                                                                                                                                                                                                                                                                                                                                                                                          <w:divBdr>
                                                                                                                                                                                                                                                                                                                                                                                                                                                                            <w:top w:val="none" w:sz="0" w:space="0" w:color="auto"/>
                                                                                                                                                                                                                                                                                                                                                                                                                                                                            <w:left w:val="none" w:sz="0" w:space="0" w:color="auto"/>
                                                                                                                                                                                                                                                                                                                                                                                                                                                                            <w:bottom w:val="none" w:sz="0" w:space="0" w:color="auto"/>
                                                                                                                                                                                                                                                                                                                                                                                                                                                                            <w:right w:val="none" w:sz="0" w:space="0" w:color="auto"/>
                                                                                                                                                                                                                                                                                                                                                                                                                                                                          </w:divBdr>
                                                                                                                                                                                                                                                                                                                                                                                                                                                                          <w:divsChild>
                                                                                                                                                                                                                                                                                                                                                                                                                                                                            <w:div w:id="327487337">
                                                                                                                                                                                                                                                                                                                                                                                                                                                                              <w:marLeft w:val="0"/>
                                                                                                                                                                                                                                                                                                                                                                                                                                                                              <w:marRight w:val="0"/>
                                                                                                                                                                                                                                                                                                                                                                                                                                                                              <w:marTop w:val="0"/>
                                                                                                                                                                                                                                                                                                                                                                                                                                                                              <w:marBottom w:val="0"/>
                                                                                                                                                                                                                                                                                                                                                                                                                                                                              <w:divBdr>
                                                                                                                                                                                                                                                                                                                                                                                                                                                                                <w:top w:val="none" w:sz="0" w:space="0" w:color="auto"/>
                                                                                                                                                                                                                                                                                                                                                                                                                                                                                <w:left w:val="none" w:sz="0" w:space="0" w:color="auto"/>
                                                                                                                                                                                                                                                                                                                                                                                                                                                                                <w:bottom w:val="none" w:sz="0" w:space="0" w:color="auto"/>
                                                                                                                                                                                                                                                                                                                                                                                                                                                                                <w:right w:val="none" w:sz="0" w:space="0" w:color="auto"/>
                                                                                                                                                                                                                                                                                                                                                                                                                                                                              </w:divBdr>
                                                                                                                                                                                                                                                                                                                                                                                                                                                                              <w:divsChild>
                                                                                                                                                                                                                                                                                                                                                                                                                                                                                <w:div w:id="160779431">
                                                                                                                                                                                                                                                                                                                                                                                                                                                                                  <w:marLeft w:val="0"/>
                                                                                                                                                                                                                                                                                                                                                                                                                                                                                  <w:marRight w:val="0"/>
                                                                                                                                                                                                                                                                                                                                                                                                                                                                                  <w:marTop w:val="0"/>
                                                                                                                                                                                                                                                                                                                                                                                                                                                                                  <w:marBottom w:val="0"/>
                                                                                                                                                                                                                                                                                                                                                                                                                                                                                  <w:divBdr>
                                                                                                                                                                                                                                                                                                                                                                                                                                                                                    <w:top w:val="none" w:sz="0" w:space="0" w:color="auto"/>
                                                                                                                                                                                                                                                                                                                                                                                                                                                                                    <w:left w:val="none" w:sz="0" w:space="0" w:color="auto"/>
                                                                                                                                                                                                                                                                                                                                                                                                                                                                                    <w:bottom w:val="none" w:sz="0" w:space="0" w:color="auto"/>
                                                                                                                                                                                                                                                                                                                                                                                                                                                                                    <w:right w:val="none" w:sz="0" w:space="0" w:color="auto"/>
                                                                                                                                                                                                                                                                                                                                                                                                                                                                                  </w:divBdr>
                                                                                                                                                                                                                                                                                                                                                                                                                                                                                  <w:divsChild>
                                                                                                                                                                                                                                                                                                                                                                                                                                                                                    <w:div w:id="547958772">
                                                                                                                                                                                                                                                                                                                                                                                                                                                                                      <w:marLeft w:val="0"/>
                                                                                                                                                                                                                                                                                                                                                                                                                                                                                      <w:marRight w:val="0"/>
                                                                                                                                                                                                                                                                                                                                                                                                                                                                                      <w:marTop w:val="0"/>
                                                                                                                                                                                                                                                                                                                                                                                                                                                                                      <w:marBottom w:val="0"/>
                                                                                                                                                                                                                                                                                                                                                                                                                                                                                      <w:divBdr>
                                                                                                                                                                                                                                                                                                                                                                                                                                                                                        <w:top w:val="none" w:sz="0" w:space="0" w:color="auto"/>
                                                                                                                                                                                                                                                                                                                                                                                                                                                                                        <w:left w:val="none" w:sz="0" w:space="0" w:color="auto"/>
                                                                                                                                                                                                                                                                                                                                                                                                                                                                                        <w:bottom w:val="none" w:sz="0" w:space="0" w:color="auto"/>
                                                                                                                                                                                                                                                                                                                                                                                                                                                                                        <w:right w:val="none" w:sz="0" w:space="0" w:color="auto"/>
                                                                                                                                                                                                                                                                                                                                                                                                                                                                                      </w:divBdr>
                                                                                                                                                                                                                                                                                                                                                                                                                                                                                      <w:divsChild>
                                                                                                                                                                                                                                                                                                                                                                                                                                                                                        <w:div w:id="668950707">
                                                                                                                                                                                                                                                                                                                                                                                                                                                                                          <w:marLeft w:val="0"/>
                                                                                                                                                                                                                                                                                                                                                                                                                                                                                          <w:marRight w:val="0"/>
                                                                                                                                                                                                                                                                                                                                                                                                                                                                                          <w:marTop w:val="0"/>
                                                                                                                                                                                                                                                                                                                                                                                                                                                                                          <w:marBottom w:val="0"/>
                                                                                                                                                                                                                                                                                                                                                                                                                                                                                          <w:divBdr>
                                                                                                                                                                                                                                                                                                                                                                                                                                                                                            <w:top w:val="none" w:sz="0" w:space="0" w:color="auto"/>
                                                                                                                                                                                                                                                                                                                                                                                                                                                                                            <w:left w:val="none" w:sz="0" w:space="0" w:color="auto"/>
                                                                                                                                                                                                                                                                                                                                                                                                                                                                                            <w:bottom w:val="none" w:sz="0" w:space="0" w:color="auto"/>
                                                                                                                                                                                                                                                                                                                                                                                                                                                                                            <w:right w:val="none" w:sz="0" w:space="0" w:color="auto"/>
                                                                                                                                                                                                                                                                                                                                                                                                                                                                                          </w:divBdr>
                                                                                                                                                                                                                                                                                                                                                                                                                                                                                          <w:divsChild>
                                                                                                                                                                                                                                                                                                                                                                                                                                                                                            <w:div w:id="983269292">
                                                                                                                                                                                                                                                                                                                                                                                                                                                                                              <w:marLeft w:val="0"/>
                                                                                                                                                                                                                                                                                                                                                                                                                                                                                              <w:marRight w:val="0"/>
                                                                                                                                                                                                                                                                                                                                                                                                                                                                                              <w:marTop w:val="0"/>
                                                                                                                                                                                                                                                                                                                                                                                                                                                                                              <w:marBottom w:val="0"/>
                                                                                                                                                                                                                                                                                                                                                                                                                                                                                              <w:divBdr>
                                                                                                                                                                                                                                                                                                                                                                                                                                                                                                <w:top w:val="none" w:sz="0" w:space="0" w:color="auto"/>
                                                                                                                                                                                                                                                                                                                                                                                                                                                                                                <w:left w:val="none" w:sz="0" w:space="0" w:color="auto"/>
                                                                                                                                                                                                                                                                                                                                                                                                                                                                                                <w:bottom w:val="none" w:sz="0" w:space="0" w:color="auto"/>
                                                                                                                                                                                                                                                                                                                                                                                                                                                                                                <w:right w:val="none" w:sz="0" w:space="0" w:color="auto"/>
                                                                                                                                                                                                                                                                                                                                                                                                                                                                                              </w:divBdr>
                                                                                                                                                                                                                                                                                                                                                                                                                                                                                              <w:divsChild>
                                                                                                                                                                                                                                                                                                                                                                                                                                                                                                <w:div w:id="127667530">
                                                                                                                                                                                                                                                                                                                                                                                                                                                                                                  <w:marLeft w:val="0"/>
                                                                                                                                                                                                                                                                                                                                                                                                                                                                                                  <w:marRight w:val="0"/>
                                                                                                                                                                                                                                                                                                                                                                                                                                                                                                  <w:marTop w:val="0"/>
                                                                                                                                                                                                                                                                                                                                                                                                                                                                                                  <w:marBottom w:val="0"/>
                                                                                                                                                                                                                                                                                                                                                                                                                                                                                                  <w:divBdr>
                                                                                                                                                                                                                                                                                                                                                                                                                                                                                                    <w:top w:val="none" w:sz="0" w:space="0" w:color="auto"/>
                                                                                                                                                                                                                                                                                                                                                                                                                                                                                                    <w:left w:val="none" w:sz="0" w:space="0" w:color="auto"/>
                                                                                                                                                                                                                                                                                                                                                                                                                                                                                                    <w:bottom w:val="none" w:sz="0" w:space="0" w:color="auto"/>
                                                                                                                                                                                                                                                                                                                                                                                                                                                                                                    <w:right w:val="none" w:sz="0" w:space="0" w:color="auto"/>
                                                                                                                                                                                                                                                                                                                                                                                                                                                                                                  </w:divBdr>
                                                                                                                                                                                                                                                                                                                                                                                                                                                                                                  <w:divsChild>
                                                                                                                                                                                                                                                                                                                                                                                                                                                                                                    <w:div w:id="999848688">
                                                                                                                                                                                                                                                                                                                                                                                                                                                                                                      <w:marLeft w:val="0"/>
                                                                                                                                                                                                                                                                                                                                                                                                                                                                                                      <w:marRight w:val="0"/>
                                                                                                                                                                                                                                                                                                                                                                                                                                                                                                      <w:marTop w:val="0"/>
                                                                                                                                                                                                                                                                                                                                                                                                                                                                                                      <w:marBottom w:val="0"/>
                                                                                                                                                                                                                                                                                                                                                                                                                                                                                                      <w:divBdr>
                                                                                                                                                                                                                                                                                                                                                                                                                                                                                                        <w:top w:val="none" w:sz="0" w:space="0" w:color="auto"/>
                                                                                                                                                                                                                                                                                                                                                                                                                                                                                                        <w:left w:val="none" w:sz="0" w:space="0" w:color="auto"/>
                                                                                                                                                                                                                                                                                                                                                                                                                                                                                                        <w:bottom w:val="none" w:sz="0" w:space="0" w:color="auto"/>
                                                                                                                                                                                                                                                                                                                                                                                                                                                                                                        <w:right w:val="none" w:sz="0" w:space="0" w:color="auto"/>
                                                                                                                                                                                                                                                                                                                                                                                                                                                                                                      </w:divBdr>
                                                                                                                                                                                                                                                                                                                                                                                                                                                                                                      <w:divsChild>
                                                                                                                                                                                                                                                                                                                                                                                                                                                                                                        <w:div w:id="1585138704">
                                                                                                                                                                                                                                                                                                                                                                                                                                                                                                          <w:marLeft w:val="0"/>
                                                                                                                                                                                                                                                                                                                                                                                                                                                                                                          <w:marRight w:val="0"/>
                                                                                                                                                                                                                                                                                                                                                                                                                                                                                                          <w:marTop w:val="0"/>
                                                                                                                                                                                                                                                                                                                                                                                                                                                                                                          <w:marBottom w:val="0"/>
                                                                                                                                                                                                                                                                                                                                                                                                                                                                                                          <w:divBdr>
                                                                                                                                                                                                                                                                                                                                                                                                                                                                                                            <w:top w:val="none" w:sz="0" w:space="0" w:color="auto"/>
                                                                                                                                                                                                                                                                                                                                                                                                                                                                                                            <w:left w:val="none" w:sz="0" w:space="0" w:color="auto"/>
                                                                                                                                                                                                                                                                                                                                                                                                                                                                                                            <w:bottom w:val="none" w:sz="0" w:space="0" w:color="auto"/>
                                                                                                                                                                                                                                                                                                                                                                                                                                                                                                            <w:right w:val="none" w:sz="0" w:space="0" w:color="auto"/>
                                                                                                                                                                                                                                                                                                                                                                                                                                                                                                          </w:divBdr>
                                                                                                                                                                                                                                                                                                                                                                                                                                                                                                          <w:divsChild>
                                                                                                                                                                                                                                                                                                                                                                                                                                                                                                            <w:div w:id="4503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68095579">
                                                                                                                                                                                                                                                                                                                                                                                                                                              <w:marLeft w:val="0"/>
                                                                                                                                                                                                                                                                                                                                                                                                                                              <w:marRight w:val="0"/>
                                                                                                                                                                                                                                                                                                                                                                                                                                              <w:marTop w:val="0"/>
                                                                                                                                                                                                                                                                                                                                                                                                                                              <w:marBottom w:val="0"/>
                                                                                                                                                                                                                                                                                                                                                                                                                                              <w:divBdr>
                                                                                                                                                                                                                                                                                                                                                                                                                                                <w:top w:val="none" w:sz="0" w:space="0" w:color="auto"/>
                                                                                                                                                                                                                                                                                                                                                                                                                                                <w:left w:val="none" w:sz="0" w:space="0" w:color="auto"/>
                                                                                                                                                                                                                                                                                                                                                                                                                                                <w:bottom w:val="none" w:sz="0" w:space="0" w:color="auto"/>
                                                                                                                                                                                                                                                                                                                                                                                                                                                <w:right w:val="none" w:sz="0" w:space="0" w:color="auto"/>
                                                                                                                                                                                                                                                                                                                                                                                                                                              </w:divBdr>
                                                                                                                                                                                                                                                                                                                                                                                                                                              <w:divsChild>
                                                                                                                                                                                                                                                                                                                                                                                                                                                <w:div w:id="180369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seqtools.gersteinlab.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sychencode.org/" TargetMode="External"/><Relationship Id="rId5" Type="http://schemas.openxmlformats.org/officeDocument/2006/relationships/webSettings" Target="webSettings.xml"/><Relationship Id="rId10" Type="http://schemas.openxmlformats.org/officeDocument/2006/relationships/hyperlink" Target="http://www.brainspan.org/" TargetMode="External"/><Relationship Id="rId4" Type="http://schemas.openxmlformats.org/officeDocument/2006/relationships/settings" Target="settings.xml"/><Relationship Id="rId9" Type="http://schemas.openxmlformats.org/officeDocument/2006/relationships/hyperlink" Target="http://exrna.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D5F5AF-DE82-41F9-81D8-3218B3A6E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21</TotalTime>
  <Pages>3</Pages>
  <Words>12326</Words>
  <Characters>70264</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n</dc:creator>
  <cp:keywords/>
  <dc:description/>
  <cp:lastModifiedBy>Arif</cp:lastModifiedBy>
  <cp:revision>101</cp:revision>
  <cp:lastPrinted>2015-09-01T21:41:00Z</cp:lastPrinted>
  <dcterms:created xsi:type="dcterms:W3CDTF">2014-07-01T19:09:00Z</dcterms:created>
  <dcterms:modified xsi:type="dcterms:W3CDTF">2015-12-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zgun.harmanci@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